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Software testing is an important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r w:rsidR="00AD2225">
        <w:rPr>
          <w:rFonts w:cs="Mangal"/>
          <w:lang w:val="en-IN"/>
        </w:rPr>
        <w:t xml:space="preserve">in order to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r w:rsidR="00B86CF8">
        <w:rPr>
          <w:lang w:eastAsia="en-IN"/>
        </w:rPr>
        <w:t xml:space="preserve">are </w:t>
      </w:r>
      <w:r w:rsidR="00B86CF8" w:rsidRPr="0023440B">
        <w:rPr>
          <w:lang w:eastAsia="en-IN"/>
        </w:rPr>
        <w:t xml:space="preserve"> used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Feature selection,</w:t>
      </w:r>
      <w:r w:rsidR="00E24F32">
        <w:t xml:space="preserve">Binary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66FCC9CC"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mm7JspQT","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gBlmjKUY","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LNtfH2p","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uoXf225B","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UIKFtnI","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1552,"uris":["http://zotero.org/groups/4443633/items/4RN5I8I2"],"uri":["http://zotero.org/groups/4443633/items/4RN5I8I2"],"itemData":{"id":1552,"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1783,"uris":["http://zotero.org/groups/4443633/items/HHDXTHH5"],"uri":["http://zotero.org/groups/4443633/items/HHDXTHH5"],"itemData":{"id":178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90.1%) and Accuracy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DHwiiST","properties":{"formattedCitation":"[8]","plainCitation":"[8]","noteIndex":0},"citationItems":[{"id":1782,"uris":["http://zotero.org/groups/4443633/items/VRT4SGLQ"],"uri":["http://zotero.org/groups/4443633/items/VRT4SGLQ"],"itemData":{"id":1782,"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TdCtreY","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90.1%) and Accuracy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QYKZuT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Yx3exKRk","properties":{"formattedCitation":"[10]","plainCitation":"[10]","noteIndex":0},"citationItems":[{"id":1778,"uris":["http://zotero.org/groups/4443633/items/SDRFFPNL"],"uri":["http://zotero.org/groups/4443633/items/SDRFFPNL"],"itemData":{"id":1778,"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621,0.845,0.762})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899,1.114,1.056}), and Naive CPDP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743,0.865,0.789})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Abg1Fn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9Lu9Uxo","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3m71nI6N","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9A14do1","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70D02A21"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QFeqvnYC","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ToKYPIXQ","properties":{"formattedCitation":"[11]","plainCitation":"[11]","noteIndex":0},"citationItems":[{"id":1470,"uris":["http://zotero.org/groups/4443633/items/6SL9GIAE"],"uri":["http://zotero.org/groups/4443633/items/6SL9GIAE"],"itemData":{"id":1470,"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eQRCtRIm","properties":{"formattedCitation":"[12]","plainCitation":"[12]","noteIndex":0},"citationItems":[{"id":1847,"uris":["http://zotero.org/groups/4443633/items/SK33X7KM"],"uri":["http://zotero.org/groups/4443633/items/SK33X7KM"],"itemData":{"id":1847,"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wSv473N","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3HS2Ibj","properties":{"formattedCitation":"[13]","plainCitation":"[13]","noteIndex":0},"citationItems":[{"id":1844,"uris":["http://zotero.org/groups/4443633/items/WNR3HVTF"],"uri":["http://zotero.org/groups/4443633/items/WNR3HVTF"],"itemData":{"id":1844,"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1u0LS1vj","properties":{"formattedCitation":"[14]","plainCitation":"[14]","noteIndex":0},"citationItems":[{"id":1846,"uris":["http://zotero.org/groups/4443633/items/2FRYJEKL"],"uri":["http://zotero.org/groups/4443633/items/2FRYJEKL"],"itemData":{"id":1846,"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5G8qOkA","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2EBp8m9","properties":{"formattedCitation":"[15]","plainCitation":"[15]","noteIndex":0},"citationItems":[{"id":1785,"uris":["http://zotero.org/groups/4443633/items/DE9B7HDC"],"uri":["http://zotero.org/groups/4443633/items/DE9B7HDC"],"itemData":{"id":1785,"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0CC1901F"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1864">
        <w:instrText xml:space="preserve"> ADDIN ZOTERO_ITEM CSL_CITATION {"citationID":"xyxwjDUY","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1864">
        <w:instrText xml:space="preserve"> ADDIN ZOTERO_ITEM CSL_CITATION {"citationID":"ShQXDLJl","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ascii="Times New Roman" w:hAnsi="Times New Roman" w:cs="Times New Roman"/>
        </w:rPr>
        <w:instrText> </w:instrText>
      </w:r>
      <w:r w:rsidR="00021864">
        <w:instrText>90.1%) and Accuracy measure (=</w:instrText>
      </w:r>
      <w:r w:rsidR="00021864">
        <w:rPr>
          <w:rFonts w:ascii="Times New Roman" w:hAnsi="Times New Roman" w:cs="Times New Roman"/>
        </w:rPr>
        <w:instrText> </w:instrText>
      </w:r>
      <w:r w:rsidR="0002186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021864">
        <w:instrText xml:space="preserve"> ADDIN ZOTERO_ITEM CSL_CITATION {"citationID":"ZdBbHnSW","properties":{"formattedCitation":"[16]","plainCitation":"[16]","noteIndex":0},"citationItems":[{"id":1852,"uris":["http://zotero.org/groups/4443633/items/KMZVA8XP"],"uri":["http://zotero.org/groups/4443633/items/KMZVA8XP"],"itemData":{"id":1852,"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021864">
        <w:instrText xml:space="preserve"> ADDIN ZOTERO_ITEM CSL_CITATION {"citationID":"yv07ewbn","properties":{"formattedCitation":"[17]","plainCitation":"[17]","noteIndex":0},"citationItems":[{"id":1565,"uris":["http://zotero.org/groups/4443633/items/ZMNVIFQR"],"uri":["http://zotero.org/groups/4443633/items/ZMNVIFQR"],"itemData":{"id":1565,"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434FFA0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1864">
        <w:instrText xml:space="preserve"> ADDIN ZOTERO_ITEM CSL_CITATION {"citationID":"1tG2jMI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N2cpKoU6","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1864">
        <w:instrText xml:space="preserve"> ADDIN ZOTERO_ITEM CSL_CITATION {"citationID":"ptItbIIR","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1864">
        <w:instrText xml:space="preserve"> ADDIN ZOTERO_ITEM CSL_CITATION {"citationID":"79FRRzZ2","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zmVCp9jp","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1864">
        <w:instrText xml:space="preserve"> ADDIN ZOTERO_ITEM CSL_CITATION {"citationID":"gDPaIcsG","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fwVufa9c","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021864">
        <w:instrText xml:space="preserve"> ADDIN ZOTERO_ITEM CSL_CITATION {"citationID":"P5DgLQO7","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021864">
        <w:instrText xml:space="preserve"> ADDIN ZOTERO_ITEM CSL_CITATION {"citationID":"hycq6nV0","properties":{"formattedCitation":"[20]","plainCitation":"[20]","noteIndex":0},"citationItems":[{"id":1574,"uris":["http://zotero.org/groups/4443633/items/BLX5VPT7"],"uri":["http://zotero.org/groups/4443633/items/BLX5VPT7"],"itemData":{"id":1574,"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021864">
        <w:instrText xml:space="preserve"> ADDIN ZOTERO_ITEM CSL_CITATION {"citationID":"vru0c0mI","properties":{"formattedCitation":"[21]","plainCitation":"[21]","noteIndex":0},"citationItems":[{"id":1579,"uris":["http://zotero.org/groups/4443633/items/FS5CBKKR"],"uri":["http://zotero.org/groups/4443633/items/FS5CBKKR"],"itemData":{"id":1579,"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021864">
        <w:instrText xml:space="preserve"> ADDIN ZOTERO_ITEM CSL_CITATION {"citationID":"vtdDcVct","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021864">
        <w:instrText xml:space="preserve"> ADDIN ZOTERO_ITEM CSL_CITATION {"citationID":"Z7GTA3Ae","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021864">
        <w:instrText xml:space="preserve"> ADDIN ZOTERO_ITEM CSL_CITATION {"citationID":"B5wfQsOd","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4A0C2C34" w:rsidR="00460D73" w:rsidRPr="00000B5E" w:rsidRDefault="00460D73" w:rsidP="00000B5E">
      <w:pPr>
        <w:ind w:left="567"/>
      </w:pPr>
      <w:r w:rsidRPr="00460D73">
        <w:t>NB is a probabilistic classifier that based on Bayes’ theorem</w:t>
      </w:r>
      <w:r>
        <w:t xml:space="preserve"> </w:t>
      </w:r>
      <w:r>
        <w:fldChar w:fldCharType="begin"/>
      </w:r>
      <w:r w:rsidR="00021864">
        <w:instrText xml:space="preserve"> ADDIN ZOTERO_ITEM CSL_CITATION {"citationID":"uLsgaUvu","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Nearest Neighbor Classifier (</w:t>
      </w:r>
      <w:r w:rsidRPr="006710F1">
        <w:rPr>
          <w:highlight w:val="yellow"/>
        </w:rPr>
        <w:t>KNN)</w:t>
      </w:r>
    </w:p>
    <w:p w14:paraId="2EB06E9D" w14:textId="66F89988"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W48G2tUy","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ZtAFqpZI","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6A04DCC6"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021864">
        <w:rPr>
          <w:lang w:val="en-US"/>
        </w:rPr>
        <w:instrText xml:space="preserve"> ADDIN ZOTERO_ITEM CSL_CITATION {"citationID":"OjxFvBxS","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021864">
        <w:rPr>
          <w:lang w:val="en-US"/>
        </w:rPr>
        <w:instrText xml:space="preserve"> ADDIN ZOTERO_ITEM CSL_CITATION {"citationID":"hLa7jgK0","properties":{"formattedCitation":"[23]","plainCitation":"[23]","noteIndex":0},"citationItems":[{"id":"5qjTRPEL/f1RO0JhY","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021864">
        <w:rPr>
          <w:lang w:val="en-US"/>
        </w:rPr>
        <w:instrText xml:space="preserve"> ADDIN ZOTERO_ITEM CSL_CITATION {"citationID":"rsPIwiy3","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021864">
        <w:rPr>
          <w:lang w:val="en-US"/>
        </w:rPr>
        <w:instrText xml:space="preserve"> ADDIN ZOTERO_ITEM CSL_CITATION {"citationID":"3vPRIPHO","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021864">
        <w:rPr>
          <w:lang w:val="en-US"/>
        </w:rPr>
        <w:instrText xml:space="preserve"> ADDIN ZOTERO_ITEM CSL_CITATION {"citationID":"6wauqmnj","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7FC44F74"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021864">
        <w:instrText xml:space="preserve"> ADDIN ZOTERO_ITEM CSL_CITATION {"citationID":"rZOwSvdn","properties":{"formattedCitation":"[24]","plainCitation":"[24]","noteIndex":0},"citationItems":[{"id":1855,"uris":["http://zotero.org/groups/4443633/items/V9XQN29D"],"uri":["http://zotero.org/groups/4443633/items/V9XQN29D"],"itemData":{"id":1855,"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606DC92C"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MYGLGebc","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XQLnxwnv","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kHYJkIsT","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9aeYjUHK","properties":{"formattedCitation":"[27]","plainCitation":"[27]","noteIndex":0},"citationItems":[{"id":1851,"uris":["http://zotero.org/groups/4443633/items/NFPQWZ2A"],"uri":["http://zotero.org/groups/4443633/items/NFPQWZ2A"],"itemData":{"id":1851,"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D4474D"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43539C12"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021864">
        <w:rPr>
          <w:color w:val="000000" w:themeColor="text1"/>
        </w:rPr>
        <w:instrText xml:space="preserve"> ADDIN ZOTERO_ITEM CSL_CITATION {"citationID":"Fsoef7Sn","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021864">
        <w:instrText xml:space="preserve"> ADDIN ZOTERO_ITEM CSL_CITATION {"citationID":"HkoHBPgM","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D4474D"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D4474D"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87FB447"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21864">
        <w:instrText xml:space="preserve"> ADDIN ZOTERO_ITEM CSL_CITATION {"citationID":"BxVBcNRD","properties":{"formattedCitation":"[29]","plainCitation":"[29]","noteIndex":0},"citationItems":[{"id":1776,"uris":["http://zotero.org/groups/4443633/items/Q8UHI5UJ"],"uri":["http://zotero.org/groups/4443633/items/Q8UHI5UJ"],"itemData":{"id":1776,"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3483409" w:rsidR="003677E2" w:rsidRPr="00FA2C38" w:rsidRDefault="003677E2" w:rsidP="00246A11">
      <w:pPr>
        <w:pStyle w:val="BodyText"/>
      </w:pPr>
      <w:r w:rsidRPr="00FA2C38">
        <w:t xml:space="preserve">Wahono and Suryana </w:t>
      </w:r>
      <w:r w:rsidRPr="00FA2C38">
        <w:fldChar w:fldCharType="begin"/>
      </w:r>
      <w:r w:rsidR="00021864">
        <w:instrText xml:space="preserve"> ADDIN ZOTERO_ITEM CSL_CITATION {"citationID":"iHsNgzT8","properties":{"formattedCitation":"[30]","plainCitation":"[30]","noteIndex":0},"citationItems":[{"id":1541,"uris":["http://zotero.org/groups/4443633/items/K73PR9MH"],"uri":["http://zotero.org/groups/4443633/items/K73PR9MH"],"itemData":{"id":1541,"type":"article-journal","abstract":"The costs of finding and correcting software defects have been the most expensive activity in software development. The accurate prediction of defect</w:instrText>
      </w:r>
      <w:r w:rsidR="00021864">
        <w:rPr>
          <w:rFonts w:ascii="Times New Roman" w:hAnsi="Times New Roman" w:cs="Times New Roman"/>
        </w:rPr>
        <w:instrText>‐</w:instrText>
      </w:r>
      <w:r w:rsidR="0002186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021864">
        <w:instrText xml:space="preserve"> ADDIN ZOTERO_ITEM CSL_CITATION {"citationID":"dnYpWpEn","properties":{"formattedCitation":"[31]","plainCitation":"[31]","noteIndex":0},"citationItems":[{"id":1542,"uris":["http://zotero.org/groups/4443633/items/56AXRWT9"],"uri":["http://zotero.org/groups/4443633/items/56AXRWT9"],"itemData":{"id":1542,"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D77AC6" w:rsidR="003677E2" w:rsidRPr="00FA2C38" w:rsidRDefault="003677E2" w:rsidP="003677E2">
      <w:pPr>
        <w:pStyle w:val="BodyText"/>
      </w:pPr>
      <w:r w:rsidRPr="00FA2C38">
        <w:t xml:space="preserve">Arora and Saha </w:t>
      </w:r>
      <w:r w:rsidRPr="00FA2C38">
        <w:fldChar w:fldCharType="begin"/>
      </w:r>
      <w:r w:rsidR="00021864">
        <w:instrText xml:space="preserve"> ADDIN ZOTERO_ITEM CSL_CITATION {"citationID":"Ia25ch2r","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5E57BE1" w:rsidR="003677E2" w:rsidRDefault="003677E2" w:rsidP="00246A11">
      <w:pPr>
        <w:pStyle w:val="BodyText"/>
      </w:pPr>
      <w:r w:rsidRPr="00FA2C38">
        <w:lastRenderedPageBreak/>
        <w:t xml:space="preserve">Recently, Malhorta et al. </w:t>
      </w:r>
      <w:r w:rsidRPr="00FA2C38">
        <w:fldChar w:fldCharType="begin"/>
      </w:r>
      <w:r w:rsidR="00021864">
        <w:instrText xml:space="preserve"> ADDIN ZOTERO_ITEM CSL_CITATION {"citationID":"GqEzZJuq","properties":{"formattedCitation":"[32]","plainCitation":"[32]","noteIndex":0},"citationItems":[{"id":1482,"uris":["http://zotero.org/groups/4443633/items/DYRKHFTH"],"uri":["http://zotero.org/groups/4443633/items/DYRKHFTH"],"itemData":{"id":1482,"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Related work table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592A4745"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55E6021C" w14:textId="77777777" w:rsidR="0088703D" w:rsidRDefault="00E01D35" w:rsidP="0088703D">
      <w:pPr>
        <w:keepNext/>
        <w:autoSpaceDE w:val="0"/>
        <w:autoSpaceDN w:val="0"/>
        <w:adjustRightInd w:val="0"/>
        <w:spacing w:line="240" w:lineRule="auto"/>
        <w:jc w:val="center"/>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21DE23E4" w14:textId="3FCC7BD1" w:rsidR="00E01D35" w:rsidRPr="0088703D" w:rsidRDefault="0088703D" w:rsidP="0088703D">
      <w:pPr>
        <w:pStyle w:val="Caption"/>
        <w:jc w:val="center"/>
        <w:rPr>
          <w:rFonts w:ascii="Times New Roman" w:eastAsia="Times New Roman" w:hAnsi="Times New Roman" w:cs="Arial"/>
          <w:i w:val="0"/>
          <w:iCs w:val="0"/>
          <w:color w:val="auto"/>
          <w:sz w:val="20"/>
          <w:szCs w:val="20"/>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er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3146BFF"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021864">
        <w:rPr>
          <w:sz w:val="20"/>
          <w:szCs w:val="20"/>
        </w:rPr>
        <w:instrText xml:space="preserve"> ADDIN ZOTERO_ITEM CSL_CITATION {"citationID":"Tpd72Wd1","properties":{"formattedCitation":"[33]","plainCitation":"[33]","noteIndex":0},"citationItems":[{"id":1857,"uris":["http://zotero.org/groups/4443633/items/DXM7IR5R"],"uri":["http://zotero.org/groups/4443633/items/DXM7IR5R"],"itemData":{"id":1857,"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choose  PROMIS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lastRenderedPageBreak/>
        <w:t xml:space="preserve">The approach for applying training and testing in the experiments is based on a hold-out strategy in which each dataset is </w:t>
      </w:r>
      <w:r w:rsidRPr="00E01D35">
        <w:rPr>
          <w:sz w:val="20"/>
          <w:szCs w:val="20"/>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p w14:paraId="2B947065" w14:textId="669D7B8F" w:rsidR="000C3540" w:rsidRDefault="000C3540" w:rsidP="000C3540">
      <w:pPr>
        <w:pStyle w:val="Caption"/>
        <w:keepNext/>
        <w:jc w:val="center"/>
      </w:pPr>
      <w:r>
        <w:t xml:space="preserve">Table </w:t>
      </w:r>
      <w:fldSimple w:instr=" SEQ Table \* ROMAN ">
        <w:r>
          <w:rPr>
            <w:noProof/>
          </w:rPr>
          <w:t>I</w:t>
        </w:r>
      </w:fldSimple>
      <w:r>
        <w:rPr>
          <w:lang w:val="en-GB"/>
        </w:rPr>
        <w:t xml:space="preserve"> Dataset description</w:t>
      </w:r>
    </w:p>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14:paraId="1CB498FE" w14:textId="77777777" w:rsidTr="00E15C51">
        <w:trPr>
          <w:gridAfter w:val="1"/>
          <w:wAfter w:w="189" w:type="dxa"/>
          <w:trHeight w:val="170"/>
        </w:trPr>
        <w:tc>
          <w:tcPr>
            <w:tcW w:w="567" w:type="dxa"/>
            <w:tcBorders>
              <w:top w:val="single" w:sz="12" w:space="0" w:color="auto"/>
              <w:left w:val="nil"/>
              <w:right w:val="nil"/>
            </w:tcBorders>
          </w:tcPr>
          <w:p w14:paraId="5812B429" w14:textId="77777777" w:rsidR="000C3540" w:rsidRPr="00591D24" w:rsidRDefault="000C3540" w:rsidP="00E15C51">
            <w:pPr>
              <w:pStyle w:val="Text"/>
            </w:pPr>
          </w:p>
        </w:tc>
        <w:tc>
          <w:tcPr>
            <w:tcW w:w="1087" w:type="dxa"/>
            <w:tcBorders>
              <w:top w:val="single" w:sz="12" w:space="0" w:color="auto"/>
              <w:left w:val="nil"/>
              <w:right w:val="nil"/>
            </w:tcBorders>
          </w:tcPr>
          <w:p w14:paraId="60967ED4" w14:textId="77777777" w:rsidR="000C3540" w:rsidRPr="00591D24" w:rsidRDefault="000C3540" w:rsidP="00E15C51">
            <w:pPr>
              <w:pStyle w:val="Text"/>
            </w:pPr>
            <w:r w:rsidRPr="00591D24">
              <w:t>Project</w:t>
            </w:r>
          </w:p>
        </w:tc>
        <w:tc>
          <w:tcPr>
            <w:tcW w:w="1171" w:type="dxa"/>
            <w:gridSpan w:val="2"/>
            <w:tcBorders>
              <w:top w:val="single" w:sz="12" w:space="0" w:color="auto"/>
              <w:left w:val="nil"/>
              <w:right w:val="nil"/>
            </w:tcBorders>
          </w:tcPr>
          <w:p w14:paraId="088C877A" w14:textId="77777777" w:rsidR="000C3540" w:rsidRDefault="000C3540" w:rsidP="00E15C51">
            <w:pPr>
              <w:pStyle w:val="Text"/>
            </w:pPr>
            <w:r>
              <w:t xml:space="preserve">Language </w:t>
            </w:r>
          </w:p>
        </w:tc>
        <w:tc>
          <w:tcPr>
            <w:tcW w:w="1021" w:type="dxa"/>
            <w:gridSpan w:val="2"/>
            <w:tcBorders>
              <w:top w:val="single" w:sz="12" w:space="0" w:color="auto"/>
              <w:left w:val="nil"/>
              <w:right w:val="nil"/>
            </w:tcBorders>
          </w:tcPr>
          <w:p w14:paraId="1235FB7C" w14:textId="77777777" w:rsidR="000C3540" w:rsidRPr="001B1EF6" w:rsidRDefault="000C3540" w:rsidP="00E15C51">
            <w:pPr>
              <w:pStyle w:val="Text"/>
            </w:pPr>
            <w:r>
              <w:t>F</w:t>
            </w:r>
            <w:r w:rsidRPr="001B1EF6">
              <w:t>eatures</w:t>
            </w:r>
          </w:p>
        </w:tc>
        <w:tc>
          <w:tcPr>
            <w:tcW w:w="1122" w:type="dxa"/>
            <w:gridSpan w:val="2"/>
            <w:tcBorders>
              <w:top w:val="single" w:sz="12" w:space="0" w:color="auto"/>
              <w:left w:val="nil"/>
              <w:right w:val="nil"/>
            </w:tcBorders>
          </w:tcPr>
          <w:p w14:paraId="3BFD854F" w14:textId="77777777" w:rsidR="000C3540" w:rsidRPr="001B1EF6" w:rsidRDefault="000C3540" w:rsidP="00E15C51">
            <w:pPr>
              <w:pStyle w:val="Text"/>
            </w:pPr>
            <w:r>
              <w:t>I</w:t>
            </w:r>
            <w:r w:rsidRPr="001B1EF6">
              <w:t>nstances</w:t>
            </w:r>
          </w:p>
        </w:tc>
        <w:tc>
          <w:tcPr>
            <w:tcW w:w="1044" w:type="dxa"/>
            <w:gridSpan w:val="2"/>
            <w:tcBorders>
              <w:top w:val="single" w:sz="12" w:space="0" w:color="auto"/>
              <w:left w:val="nil"/>
              <w:right w:val="nil"/>
            </w:tcBorders>
          </w:tcPr>
          <w:p w14:paraId="07F0098F" w14:textId="77777777" w:rsidR="000C3540" w:rsidRPr="001B1EF6" w:rsidRDefault="000C3540" w:rsidP="00E15C51">
            <w:pPr>
              <w:pStyle w:val="Text"/>
            </w:pPr>
            <w:r w:rsidRPr="001B1EF6">
              <w:t>Defect</w:t>
            </w:r>
            <w:r>
              <w:t xml:space="preserve">s </w:t>
            </w:r>
          </w:p>
        </w:tc>
        <w:tc>
          <w:tcPr>
            <w:tcW w:w="1360" w:type="dxa"/>
            <w:gridSpan w:val="2"/>
            <w:tcBorders>
              <w:top w:val="single" w:sz="12" w:space="0" w:color="auto"/>
              <w:left w:val="nil"/>
              <w:right w:val="nil"/>
            </w:tcBorders>
          </w:tcPr>
          <w:p w14:paraId="1EAB6EF8" w14:textId="77777777" w:rsidR="000C3540" w:rsidRPr="001B1EF6" w:rsidRDefault="000C3540" w:rsidP="00E15C51">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1CCE687" w14:textId="77777777" w:rsidR="000C3540" w:rsidRPr="001B1EF6" w:rsidRDefault="000C3540" w:rsidP="00E15C51">
            <w:pPr>
              <w:pStyle w:val="Text"/>
            </w:pPr>
            <w:r w:rsidRPr="001B1EF6">
              <w:t>Defe</w:t>
            </w:r>
            <w:r>
              <w:t xml:space="preserve">ct </w:t>
            </w:r>
            <w:r w:rsidRPr="001B1EF6">
              <w:t xml:space="preserve">ratio </w:t>
            </w:r>
          </w:p>
        </w:tc>
      </w:tr>
      <w:tr w:rsidR="000C3540" w14:paraId="70E89E45" w14:textId="77777777" w:rsidTr="00E15C51">
        <w:trPr>
          <w:trHeight w:val="170"/>
        </w:trPr>
        <w:tc>
          <w:tcPr>
            <w:tcW w:w="567" w:type="dxa"/>
            <w:vMerge w:val="restart"/>
            <w:tcBorders>
              <w:left w:val="nil"/>
              <w:right w:val="nil"/>
            </w:tcBorders>
            <w:textDirection w:val="btLr"/>
          </w:tcPr>
          <w:p w14:paraId="575E1AD8" w14:textId="77777777" w:rsidR="000C3540" w:rsidRPr="00591D24" w:rsidRDefault="000C3540" w:rsidP="00E15C5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0C3540" w14:paraId="73762C9D" w14:textId="77777777" w:rsidTr="00E15C51">
        <w:trPr>
          <w:trHeight w:val="170"/>
        </w:trPr>
        <w:tc>
          <w:tcPr>
            <w:tcW w:w="567" w:type="dxa"/>
            <w:vMerge/>
            <w:tcBorders>
              <w:left w:val="nil"/>
              <w:right w:val="nil"/>
            </w:tcBorders>
          </w:tcPr>
          <w:p w14:paraId="270CBAB9"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0C3540" w14:paraId="5E44E51F" w14:textId="77777777" w:rsidTr="00E15C51">
        <w:trPr>
          <w:trHeight w:val="170"/>
        </w:trPr>
        <w:tc>
          <w:tcPr>
            <w:tcW w:w="567" w:type="dxa"/>
            <w:vMerge/>
            <w:tcBorders>
              <w:left w:val="nil"/>
              <w:right w:val="nil"/>
            </w:tcBorders>
          </w:tcPr>
          <w:p w14:paraId="179A750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0C3540" w14:paraId="016CEFAD" w14:textId="77777777" w:rsidTr="00E15C51">
        <w:trPr>
          <w:trHeight w:val="170"/>
        </w:trPr>
        <w:tc>
          <w:tcPr>
            <w:tcW w:w="567" w:type="dxa"/>
            <w:vMerge/>
            <w:tcBorders>
              <w:left w:val="nil"/>
              <w:right w:val="nil"/>
            </w:tcBorders>
          </w:tcPr>
          <w:p w14:paraId="1416C4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0C3540" w14:paraId="6A7FA65E" w14:textId="77777777" w:rsidTr="00E15C51">
        <w:trPr>
          <w:trHeight w:val="170"/>
        </w:trPr>
        <w:tc>
          <w:tcPr>
            <w:tcW w:w="567" w:type="dxa"/>
            <w:vMerge/>
            <w:tcBorders>
              <w:left w:val="nil"/>
              <w:right w:val="nil"/>
            </w:tcBorders>
          </w:tcPr>
          <w:p w14:paraId="4B3364DD"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0C3540" w14:paraId="089B6CD7" w14:textId="77777777" w:rsidTr="00E15C51">
        <w:trPr>
          <w:trHeight w:val="170"/>
        </w:trPr>
        <w:tc>
          <w:tcPr>
            <w:tcW w:w="567" w:type="dxa"/>
            <w:vMerge/>
            <w:tcBorders>
              <w:left w:val="nil"/>
              <w:right w:val="nil"/>
            </w:tcBorders>
          </w:tcPr>
          <w:p w14:paraId="3E1E455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0C3540" w14:paraId="15D3FC9C" w14:textId="77777777" w:rsidTr="00E15C51">
        <w:trPr>
          <w:trHeight w:val="170"/>
        </w:trPr>
        <w:tc>
          <w:tcPr>
            <w:tcW w:w="567" w:type="dxa"/>
            <w:vMerge/>
            <w:tcBorders>
              <w:left w:val="nil"/>
              <w:right w:val="nil"/>
            </w:tcBorders>
          </w:tcPr>
          <w:p w14:paraId="4DAB261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0C3540" w14:paraId="6D1CA8F5" w14:textId="77777777" w:rsidTr="00E15C51">
        <w:trPr>
          <w:trHeight w:val="170"/>
        </w:trPr>
        <w:tc>
          <w:tcPr>
            <w:tcW w:w="567" w:type="dxa"/>
            <w:vMerge/>
            <w:tcBorders>
              <w:left w:val="nil"/>
              <w:right w:val="nil"/>
            </w:tcBorders>
          </w:tcPr>
          <w:p w14:paraId="008EA41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0C3540" w14:paraId="491A12FF" w14:textId="77777777" w:rsidTr="00E15C51">
        <w:trPr>
          <w:trHeight w:val="170"/>
        </w:trPr>
        <w:tc>
          <w:tcPr>
            <w:tcW w:w="567" w:type="dxa"/>
            <w:vMerge/>
            <w:tcBorders>
              <w:left w:val="nil"/>
              <w:right w:val="nil"/>
            </w:tcBorders>
          </w:tcPr>
          <w:p w14:paraId="7F8ABE4E"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0C3540" w14:paraId="68FB4AA1" w14:textId="77777777" w:rsidTr="00E15C51">
        <w:trPr>
          <w:trHeight w:val="170"/>
        </w:trPr>
        <w:tc>
          <w:tcPr>
            <w:tcW w:w="567" w:type="dxa"/>
            <w:vMerge/>
            <w:tcBorders>
              <w:left w:val="nil"/>
              <w:bottom w:val="single" w:sz="4" w:space="0" w:color="auto"/>
              <w:right w:val="nil"/>
            </w:tcBorders>
          </w:tcPr>
          <w:p w14:paraId="0857AC7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0C3540" w14:paraId="40C6E21A" w14:textId="77777777" w:rsidTr="00E15C51">
        <w:trPr>
          <w:trHeight w:val="170"/>
        </w:trPr>
        <w:tc>
          <w:tcPr>
            <w:tcW w:w="567" w:type="dxa"/>
            <w:vMerge w:val="restart"/>
            <w:tcBorders>
              <w:top w:val="single" w:sz="4" w:space="0" w:color="auto"/>
              <w:left w:val="nil"/>
              <w:right w:val="nil"/>
            </w:tcBorders>
            <w:textDirection w:val="btLr"/>
          </w:tcPr>
          <w:p w14:paraId="0B6AE459" w14:textId="77777777" w:rsidR="000C3540" w:rsidRPr="00591D24" w:rsidRDefault="000C3540" w:rsidP="00E15C51">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0C3540" w14:paraId="6EF21E63" w14:textId="77777777" w:rsidTr="00E15C51">
        <w:trPr>
          <w:trHeight w:val="170"/>
        </w:trPr>
        <w:tc>
          <w:tcPr>
            <w:tcW w:w="567" w:type="dxa"/>
            <w:vMerge/>
            <w:tcBorders>
              <w:left w:val="nil"/>
              <w:right w:val="nil"/>
            </w:tcBorders>
          </w:tcPr>
          <w:p w14:paraId="28DCCF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0C3540" w14:paraId="28EA0974" w14:textId="77777777" w:rsidTr="00E15C51">
        <w:trPr>
          <w:trHeight w:val="170"/>
        </w:trPr>
        <w:tc>
          <w:tcPr>
            <w:tcW w:w="567" w:type="dxa"/>
            <w:vMerge/>
            <w:tcBorders>
              <w:left w:val="nil"/>
              <w:right w:val="nil"/>
            </w:tcBorders>
          </w:tcPr>
          <w:p w14:paraId="5984AB3B"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0C3540" w14:paraId="0A356081" w14:textId="77777777" w:rsidTr="00E15C51">
        <w:trPr>
          <w:trHeight w:val="170"/>
        </w:trPr>
        <w:tc>
          <w:tcPr>
            <w:tcW w:w="567" w:type="dxa"/>
            <w:vMerge/>
            <w:tcBorders>
              <w:left w:val="nil"/>
              <w:right w:val="nil"/>
            </w:tcBorders>
          </w:tcPr>
          <w:p w14:paraId="357962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1D38B5"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0C3540" w14:paraId="5D2EF4B8" w14:textId="77777777" w:rsidTr="00E15C51">
        <w:trPr>
          <w:trHeight w:val="170"/>
        </w:trPr>
        <w:tc>
          <w:tcPr>
            <w:tcW w:w="567" w:type="dxa"/>
            <w:vMerge/>
            <w:tcBorders>
              <w:left w:val="nil"/>
              <w:right w:val="nil"/>
            </w:tcBorders>
          </w:tcPr>
          <w:p w14:paraId="3CC3EFE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0C3540" w14:paraId="230A8982" w14:textId="77777777" w:rsidTr="00E15C51">
        <w:trPr>
          <w:trHeight w:val="170"/>
        </w:trPr>
        <w:tc>
          <w:tcPr>
            <w:tcW w:w="567" w:type="dxa"/>
            <w:vMerge/>
            <w:tcBorders>
              <w:left w:val="nil"/>
              <w:right w:val="nil"/>
            </w:tcBorders>
          </w:tcPr>
          <w:p w14:paraId="6D6F1B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0C3540" w14:paraId="323AD98D" w14:textId="77777777" w:rsidTr="00E15C51">
        <w:trPr>
          <w:trHeight w:val="170"/>
        </w:trPr>
        <w:tc>
          <w:tcPr>
            <w:tcW w:w="567" w:type="dxa"/>
            <w:vMerge/>
            <w:tcBorders>
              <w:left w:val="nil"/>
              <w:right w:val="nil"/>
            </w:tcBorders>
          </w:tcPr>
          <w:p w14:paraId="664A15F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0C3540" w14:paraId="65663824" w14:textId="77777777" w:rsidTr="00E15C51">
        <w:trPr>
          <w:trHeight w:val="170"/>
        </w:trPr>
        <w:tc>
          <w:tcPr>
            <w:tcW w:w="567" w:type="dxa"/>
            <w:vMerge/>
            <w:tcBorders>
              <w:left w:val="nil"/>
              <w:right w:val="nil"/>
            </w:tcBorders>
          </w:tcPr>
          <w:p w14:paraId="16B8C580"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0C3540" w14:paraId="237505DD" w14:textId="77777777" w:rsidTr="00E15C51">
        <w:trPr>
          <w:trHeight w:val="170"/>
        </w:trPr>
        <w:tc>
          <w:tcPr>
            <w:tcW w:w="567" w:type="dxa"/>
            <w:vMerge/>
            <w:tcBorders>
              <w:left w:val="nil"/>
              <w:right w:val="nil"/>
            </w:tcBorders>
          </w:tcPr>
          <w:p w14:paraId="1D84B0C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0C3540" w14:paraId="0981B3A4" w14:textId="77777777" w:rsidTr="00E15C51">
        <w:trPr>
          <w:trHeight w:val="170"/>
        </w:trPr>
        <w:tc>
          <w:tcPr>
            <w:tcW w:w="567" w:type="dxa"/>
            <w:vMerge/>
            <w:tcBorders>
              <w:left w:val="nil"/>
              <w:right w:val="nil"/>
            </w:tcBorders>
          </w:tcPr>
          <w:p w14:paraId="5B6EB15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0C3540" w14:paraId="4E955062" w14:textId="77777777" w:rsidTr="00E15C51">
        <w:trPr>
          <w:trHeight w:val="170"/>
        </w:trPr>
        <w:tc>
          <w:tcPr>
            <w:tcW w:w="567" w:type="dxa"/>
            <w:vMerge/>
            <w:tcBorders>
              <w:left w:val="nil"/>
              <w:right w:val="nil"/>
            </w:tcBorders>
          </w:tcPr>
          <w:p w14:paraId="4FD5569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C60C79"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DFAA90B" w:rsidR="006421BC" w:rsidRDefault="006421BC" w:rsidP="006421BC"/>
    <w:p w14:paraId="1433FE2A" w14:textId="22FC5C99" w:rsidR="000F5866" w:rsidRDefault="000F5866" w:rsidP="006421BC"/>
    <w:p w14:paraId="467922B6" w14:textId="77777777" w:rsidR="005E2464" w:rsidRDefault="005E2464" w:rsidP="006421BC"/>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72B659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021864">
        <w:rPr>
          <w:lang w:val="en-US" w:eastAsia="en-IN"/>
        </w:rPr>
        <w:instrText xml:space="preserve"> ADDIN ZOTERO_ITEM CSL_CITATION {"citationID":"b0v39o0j","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D4474D"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D4474D"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D4474D"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D4474D"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D4474D"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D4474D"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D4474D"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lastRenderedPageBreak/>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651F9FAF"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Pr="006B0418">
        <w:rPr>
          <w:rFonts w:ascii="Times New Roman" w:eastAsia="Times New Roman" w:hAnsi="Times New Roman" w:cs="Arial"/>
          <w:i w:val="0"/>
          <w:iCs w:val="0"/>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6E3E0037" w:rsidR="001C17E9" w:rsidRPr="00B13840" w:rsidRDefault="003A73D6" w:rsidP="00B13840">
      <w:pPr>
        <w:pStyle w:val="Heading1"/>
        <w:rPr>
          <w:highlight w:val="yellow"/>
          <w:rtl/>
        </w:rPr>
      </w:pPr>
      <w:r>
        <w:rPr>
          <w:highlight w:val="yellow"/>
        </w:rPr>
        <w:t xml:space="preserve">Experimental </w:t>
      </w:r>
      <w:r w:rsidR="00B13840">
        <w:rPr>
          <w:highlight w:val="yellow"/>
        </w:rPr>
        <w:t>Design</w:t>
      </w:r>
      <w:r>
        <w:rPr>
          <w:highlight w:val="yellow"/>
        </w:rPr>
        <w:t xml:space="preserve"> </w:t>
      </w:r>
    </w:p>
    <w:p w14:paraId="7FC6F346" w14:textId="6BCEC258" w:rsidR="00B13840" w:rsidRPr="00B13840" w:rsidRDefault="00B13840" w:rsidP="003677E2">
      <w:pPr>
        <w:pStyle w:val="Heading2"/>
      </w:pPr>
      <w:r>
        <w:t xml:space="preserve">Parameter setting </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B13840">
      <w:pPr>
        <w:pStyle w:val="Heading1"/>
        <w:rPr>
          <w:highlight w:val="yellow"/>
        </w:rPr>
      </w:pPr>
      <w:r>
        <w:rPr>
          <w:highlight w:val="yellow"/>
        </w:rPr>
        <w:t xml:space="preserve">Results and Discussion </w:t>
      </w:r>
    </w:p>
    <w:p w14:paraId="235CE501" w14:textId="76029CC2"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1C1CB958" w14:textId="23604AC4" w:rsidR="00B13840" w:rsidRDefault="00B13840" w:rsidP="00B13840">
      <w:pPr>
        <w:pStyle w:val="Heading2"/>
        <w:rPr>
          <w:lang w:eastAsia="en-IN"/>
        </w:rPr>
      </w:pPr>
      <w:r>
        <w:rPr>
          <w:lang w:eastAsia="en-IN"/>
        </w:rPr>
        <w:t>SBPSO effective</w:t>
      </w:r>
    </w:p>
    <w:p w14:paraId="402103E4" w14:textId="32D33392" w:rsidR="000C3540" w:rsidRDefault="000C3540" w:rsidP="000C3540">
      <w:pPr>
        <w:rPr>
          <w:lang w:eastAsia="en-IN"/>
        </w:rPr>
      </w:pPr>
    </w:p>
    <w:p w14:paraId="608E3D96" w14:textId="48721E47" w:rsidR="001561E4" w:rsidRDefault="001561E4" w:rsidP="000C3540">
      <w:pPr>
        <w:rPr>
          <w:lang w:eastAsia="en-IN"/>
        </w:rPr>
      </w:pPr>
    </w:p>
    <w:p w14:paraId="5D0068F3" w14:textId="6B6E263A" w:rsidR="001561E4" w:rsidRDefault="001561E4" w:rsidP="000C3540">
      <w:pPr>
        <w:rPr>
          <w:lang w:eastAsia="en-IN"/>
        </w:rPr>
      </w:pPr>
    </w:p>
    <w:p w14:paraId="00FF7438" w14:textId="7BBD7621" w:rsidR="001561E4" w:rsidRDefault="001561E4" w:rsidP="000C3540">
      <w:pPr>
        <w:rPr>
          <w:lang w:eastAsia="en-IN"/>
        </w:rPr>
      </w:pPr>
    </w:p>
    <w:p w14:paraId="29FB394A" w14:textId="62867982" w:rsidR="001561E4" w:rsidRPr="000C3540" w:rsidRDefault="00E4440C" w:rsidP="000C3540">
      <w:pPr>
        <w:rPr>
          <w:lang w:eastAsia="en-IN"/>
        </w:rPr>
      </w:pPr>
      <w:r>
        <w:rPr>
          <w:noProof/>
        </w:rPr>
        <w:lastRenderedPageBreak/>
        <w:drawing>
          <wp:inline distT="0" distB="0" distL="0" distR="0" wp14:anchorId="5BF05B73" wp14:editId="2EF121D8">
            <wp:extent cx="4392931" cy="1847850"/>
            <wp:effectExtent l="0" t="0" r="7620" b="0"/>
            <wp:docPr id="15" name="Chart 15">
              <a:extLst xmlns:a="http://schemas.openxmlformats.org/drawingml/2006/main">
                <a:ext uri="{FF2B5EF4-FFF2-40B4-BE49-F238E27FC236}">
                  <a16:creationId xmlns:a16="http://schemas.microsoft.com/office/drawing/2014/main" id="{D9D902C1-E27F-4615-9C3E-EA05E4211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73AC37DA" wp14:editId="30E7A4FA">
            <wp:extent cx="4391025" cy="1722120"/>
            <wp:effectExtent l="0" t="0" r="9525" b="11430"/>
            <wp:docPr id="16" name="Chart 16">
              <a:extLst xmlns:a="http://schemas.openxmlformats.org/drawingml/2006/main">
                <a:ext uri="{FF2B5EF4-FFF2-40B4-BE49-F238E27FC236}">
                  <a16:creationId xmlns:a16="http://schemas.microsoft.com/office/drawing/2014/main" id="{9AB2011C-5353-4403-AF98-6695BA193E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41B0CB2F" wp14:editId="366FA50A">
            <wp:extent cx="4467225" cy="2042160"/>
            <wp:effectExtent l="0" t="0" r="9525" b="15240"/>
            <wp:docPr id="17" name="Chart 17">
              <a:extLst xmlns:a="http://schemas.openxmlformats.org/drawingml/2006/main">
                <a:ext uri="{FF2B5EF4-FFF2-40B4-BE49-F238E27FC236}">
                  <a16:creationId xmlns:a16="http://schemas.microsoft.com/office/drawing/2014/main" id="{A176C5C3-FCD0-4383-BA04-3E3329E7AD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741B37BD" wp14:editId="533635F6">
            <wp:extent cx="4512946" cy="1897380"/>
            <wp:effectExtent l="0" t="0" r="1905" b="7620"/>
            <wp:docPr id="18" name="Chart 18">
              <a:extLst xmlns:a="http://schemas.openxmlformats.org/drawingml/2006/main">
                <a:ext uri="{FF2B5EF4-FFF2-40B4-BE49-F238E27FC236}">
                  <a16:creationId xmlns:a16="http://schemas.microsoft.com/office/drawing/2014/main" id="{CD22D63D-379B-4625-ADB4-4A088C28E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A34D3BA" w14:textId="226D49D7" w:rsidR="0069474A" w:rsidRDefault="0069474A" w:rsidP="0069474A">
      <w:pPr>
        <w:pStyle w:val="Heading2"/>
        <w:numPr>
          <w:ilvl w:val="0"/>
          <w:numId w:val="0"/>
        </w:numPr>
        <w:rPr>
          <w:lang w:eastAsia="en-IN"/>
        </w:rPr>
      </w:pPr>
      <w:r>
        <w:rPr>
          <w:noProof/>
        </w:rPr>
        <w:lastRenderedPageBreak/>
        <w:drawing>
          <wp:inline distT="0" distB="0" distL="0" distR="0" wp14:anchorId="14903FA7" wp14:editId="219D3BBC">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5B688EF" w14:textId="147A000E" w:rsidR="0069474A" w:rsidRDefault="0069474A" w:rsidP="0069474A">
      <w:pPr>
        <w:rPr>
          <w:lang w:eastAsia="en-IN"/>
        </w:rPr>
      </w:pPr>
      <w:r>
        <w:rPr>
          <w:noProof/>
        </w:rPr>
        <w:drawing>
          <wp:inline distT="0" distB="0" distL="0" distR="0" wp14:anchorId="5CCD280D" wp14:editId="7BC6469A">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60CB07" w14:textId="0AC97123" w:rsidR="0069474A" w:rsidRDefault="0069474A" w:rsidP="0069474A">
      <w:pPr>
        <w:rPr>
          <w:lang w:eastAsia="en-IN"/>
        </w:rPr>
      </w:pPr>
    </w:p>
    <w:p w14:paraId="6D05EFAE" w14:textId="37446676" w:rsidR="0069474A" w:rsidRPr="0069474A" w:rsidRDefault="0069474A" w:rsidP="0069474A">
      <w:pPr>
        <w:rPr>
          <w:lang w:eastAsia="en-IN"/>
        </w:rPr>
      </w:pPr>
      <w:r>
        <w:rPr>
          <w:noProof/>
        </w:rPr>
        <w:drawing>
          <wp:inline distT="0" distB="0" distL="0" distR="0" wp14:anchorId="561B943C" wp14:editId="29540AD3">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DFBB0D1" w14:textId="34A21CBA" w:rsidR="00B13840" w:rsidRDefault="00B13840" w:rsidP="00B13840">
      <w:pPr>
        <w:pStyle w:val="Heading2"/>
        <w:rPr>
          <w:lang w:eastAsia="en-IN"/>
        </w:rPr>
      </w:pPr>
      <w:r>
        <w:rPr>
          <w:lang w:eastAsia="en-IN"/>
        </w:rPr>
        <w:t xml:space="preserve">Exploration and Exploitation of SBPSO and BPSO </w:t>
      </w:r>
    </w:p>
    <w:p w14:paraId="0D7A5FE0" w14:textId="284CCB81" w:rsidR="00021864" w:rsidRDefault="00021864" w:rsidP="00021864">
      <w:pPr>
        <w:rPr>
          <w:lang w:val="en-US" w:eastAsia="en-IN"/>
        </w:rPr>
      </w:pPr>
      <w:r>
        <w:rPr>
          <w:lang w:val="en-US"/>
        </w:rPr>
        <w:t xml:space="preserve">Exploration and exploitation are important factors for searching for optimal solutions. Exploration is searching in the whole search space to visit all locations, while exploitation is searching between visited </w:t>
      </w:r>
      <w:r>
        <w:rPr>
          <w:lang w:val="en-US"/>
        </w:rPr>
        <w:lastRenderedPageBreak/>
        <w:t xml:space="preserve">locations </w:t>
      </w:r>
      <w:r>
        <w:rPr>
          <w:lang w:val="en-US"/>
        </w:rPr>
        <w:fldChar w:fldCharType="begin"/>
      </w:r>
      <w:r>
        <w:rPr>
          <w:lang w:val="en-US"/>
        </w:rPr>
        <w:instrText xml:space="preserve"> ADDIN ZOTERO_ITEM CSL_CITATION {"citationID":"Wt2Kfyrc","properties":{"formattedCitation":"[34]","plainCitation":"[34]","noteIndex":0},"citationItems":[{"id":1877,"uris":["http://zotero.org/groups/4443633/items/DQVJ8USN"],"uri":["http://zotero.org/groups/4443633/items/DQVJ8USN"],"itemData":{"id":187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Pr>
          <w:lang w:val="en-US"/>
        </w:rPr>
        <w:fldChar w:fldCharType="separate"/>
      </w:r>
      <w:r w:rsidRPr="00021864">
        <w:t>[34]</w:t>
      </w:r>
      <w:r>
        <w:rPr>
          <w:lang w:val="en-US"/>
        </w:rPr>
        <w:fldChar w:fldCharType="end"/>
      </w:r>
      <w:r>
        <w:rPr>
          <w:lang w:val="en-US"/>
        </w:rPr>
        <w:t>. Updating the positions in SBPSO is depend on the previous position and the probability of flipping as equation [</w:t>
      </w:r>
      <w:r w:rsidRPr="006F78AD">
        <w:rPr>
          <w:highlight w:val="yellow"/>
          <w:lang w:val="en-US"/>
        </w:rPr>
        <w:t>position</w:t>
      </w:r>
      <w:r>
        <w:rPr>
          <w:lang w:val="en-US"/>
        </w:rPr>
        <w:t xml:space="preserve"> ] shows. If the probability is high the entry will flip. The flipping probability depends on the stickiness value of the entry, if the stickiness is high the flipping probability is low, Eq [</w:t>
      </w:r>
      <w:r w:rsidRPr="006F78AD">
        <w:rPr>
          <w:highlight w:val="yellow"/>
          <w:lang w:val="en-US"/>
        </w:rPr>
        <w:t>flipping pro</w:t>
      </w:r>
      <w:r>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Pr>
          <w:lang w:val="en-US" w:eastAsia="en-IN"/>
        </w:rPr>
        <w:t xml:space="preserve"> (</w:t>
      </w:r>
      <w:r>
        <w:rPr>
          <w:lang w:val="en-US"/>
        </w:rPr>
        <w:t>exploitation</w:t>
      </w:r>
      <w:r>
        <w:rPr>
          <w:lang w:val="en-US" w:eastAsia="en-IN"/>
        </w:rPr>
        <w:t>) then the entry will flip (exploration). The results from table [</w:t>
      </w:r>
      <w:r w:rsidRPr="006F78AD">
        <w:rPr>
          <w:highlight w:val="yellow"/>
          <w:lang w:val="en-US" w:eastAsia="en-IN"/>
        </w:rPr>
        <w:t>X</w:t>
      </w:r>
      <w:r>
        <w:rPr>
          <w:lang w:val="en-US" w:eastAsia="en-IN"/>
        </w:rPr>
        <w:t xml:space="preserve">] show that SBPSO outperforms BPSO. This is due to the optimal </w:t>
      </w:r>
      <w:r w:rsidR="00B55081">
        <w:rPr>
          <w:lang w:val="en-US" w:eastAsia="en-IN"/>
        </w:rPr>
        <w:t>features’</w:t>
      </w:r>
      <w:r>
        <w:rPr>
          <w:lang w:val="en-US" w:eastAsia="en-IN"/>
        </w:rPr>
        <w:t xml:space="preserve"> subset that SBPSO selects from its </w:t>
      </w:r>
      <m:oMath>
        <m:r>
          <w:rPr>
            <w:rFonts w:ascii="Cambria Math" w:hAnsi="Cambria Math" w:cstheme="majorBidi"/>
          </w:rPr>
          <m:t>gbest</m:t>
        </m:r>
      </m:oMath>
      <w:r>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Pr>
          <w:lang w:val="en-US" w:eastAsia="en-IN"/>
        </w:rPr>
        <w:t xml:space="preserve"> and </w:t>
      </w:r>
      <m:oMath>
        <m:r>
          <w:rPr>
            <w:rFonts w:ascii="Cambria Math" w:hAnsi="Cambria Math" w:cstheme="majorBidi"/>
            <w:lang w:val="en-US"/>
          </w:rPr>
          <m:t>p</m:t>
        </m:r>
        <m:r>
          <w:rPr>
            <w:rFonts w:ascii="Cambria Math" w:hAnsi="Cambria Math" w:cstheme="majorBidi"/>
          </w:rPr>
          <m:t>best</m:t>
        </m:r>
      </m:oMath>
      <w:r>
        <w:rPr>
          <w:lang w:val="en-US" w:eastAsia="en-IN"/>
        </w:rPr>
        <w:t xml:space="preserve"> [</w:t>
      </w:r>
      <w:r w:rsidRPr="006F78AD">
        <w:rPr>
          <w:highlight w:val="yellow"/>
          <w:lang w:val="en-US" w:eastAsia="en-IN"/>
        </w:rPr>
        <w:t>BPSO position Equation</w:t>
      </w:r>
      <w:r>
        <w:rPr>
          <w:lang w:val="en-US" w:eastAsia="en-IN"/>
        </w:rPr>
        <w:t xml:space="preserve">]. </w:t>
      </w:r>
    </w:p>
    <w:p w14:paraId="50D1BA29" w14:textId="77777777" w:rsidR="00021864" w:rsidRPr="00021864" w:rsidRDefault="00021864" w:rsidP="00021864">
      <w:pPr>
        <w:rPr>
          <w:lang w:val="en-US" w:eastAsia="en-IN"/>
        </w:rPr>
      </w:pPr>
    </w:p>
    <w:p w14:paraId="20F9BDC8" w14:textId="77777777" w:rsidR="00B13840" w:rsidRDefault="00B13840" w:rsidP="00B13840">
      <w:pPr>
        <w:pStyle w:val="Heading2"/>
        <w:rPr>
          <w:lang w:eastAsia="en-IN"/>
        </w:rPr>
      </w:pPr>
      <w:r>
        <w:rPr>
          <w:lang w:eastAsia="en-IN"/>
        </w:rPr>
        <w:t xml:space="preserve">Difference between classifiers </w:t>
      </w:r>
    </w:p>
    <w:p w14:paraId="512E4A63" w14:textId="77020F46" w:rsidR="00973296" w:rsidRDefault="00973296" w:rsidP="003A73D6">
      <w:pPr>
        <w:rPr>
          <w:lang w:val="en-US"/>
        </w:rPr>
      </w:pPr>
    </w:p>
    <w:p w14:paraId="2510E026" w14:textId="44548E22" w:rsidR="005A69A6" w:rsidRDefault="005A69A6" w:rsidP="003A73D6">
      <w:pPr>
        <w:rPr>
          <w:lang w:val="en-US"/>
        </w:rPr>
      </w:pP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ADD7A67" w:rsidR="00E44A69" w:rsidRDefault="00E44A69" w:rsidP="003A73D6">
      <w:pPr>
        <w:rPr>
          <w:lang w:val="en-US"/>
        </w:rPr>
      </w:pPr>
    </w:p>
    <w:p w14:paraId="0B8BEB2A" w14:textId="190EC96B" w:rsidR="00E44A69" w:rsidRDefault="00E44A69" w:rsidP="003A73D6">
      <w:pPr>
        <w:rPr>
          <w:lang w:val="en-US"/>
        </w:rPr>
      </w:pPr>
    </w:p>
    <w:p w14:paraId="6751D234" w14:textId="1DADA945" w:rsidR="00E44A69" w:rsidRDefault="00E44A69" w:rsidP="003A73D6">
      <w:pPr>
        <w:rPr>
          <w:lang w:val="en-US"/>
        </w:rPr>
      </w:pPr>
    </w:p>
    <w:p w14:paraId="0AF14037" w14:textId="0D11DFC7" w:rsidR="00E44A69" w:rsidRDefault="00E44A69" w:rsidP="003A73D6">
      <w:pPr>
        <w:rPr>
          <w:lang w:val="en-US"/>
        </w:rPr>
      </w:pPr>
    </w:p>
    <w:p w14:paraId="01C2803B" w14:textId="2A438C9E" w:rsidR="00E44A69" w:rsidRDefault="00E44A69" w:rsidP="003A73D6">
      <w:pPr>
        <w:rPr>
          <w:lang w:val="en-US"/>
        </w:rPr>
      </w:pP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B4918FA" w:rsidR="00647DF9" w:rsidRPr="00647DF9" w:rsidRDefault="00021864"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021864" w:rsidRDefault="00647DF9" w:rsidP="00647DF9">
            <w:pPr>
              <w:spacing w:line="240" w:lineRule="auto"/>
              <w:ind w:right="-25"/>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2387547B" w:rsidR="00647DF9" w:rsidRPr="00647DF9" w:rsidRDefault="00021864"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021864" w:rsidRDefault="00647DF9" w:rsidP="00647DF9">
            <w:pPr>
              <w:spacing w:line="240" w:lineRule="auto"/>
              <w:jc w:val="left"/>
              <w:rPr>
                <w:rFonts w:ascii="Arial" w:eastAsia="Times New Roman" w:hAnsi="Arial" w:cs="Arial"/>
                <w:b/>
                <w:bCs/>
                <w:color w:val="000000"/>
                <w:sz w:val="20"/>
                <w:szCs w:val="20"/>
              </w:rPr>
            </w:pPr>
            <w:r w:rsidRPr="00021864">
              <w:rPr>
                <w:rFonts w:ascii="Arial" w:eastAsia="Times New Roman" w:hAnsi="Arial" w:cs="Arial"/>
                <w:b/>
                <w:bCs/>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0C3540" w:rsidRDefault="008D0506" w:rsidP="008D0506">
            <w:pPr>
              <w:rPr>
                <w:rFonts w:ascii="Times New Roman" w:hAnsi="Times New Roman" w:cs="Times New Roman"/>
                <w:color w:val="FF0000"/>
                <w:sz w:val="20"/>
                <w:szCs w:val="20"/>
              </w:rPr>
            </w:pPr>
            <w:r w:rsidRPr="000C3540">
              <w:rPr>
                <w:rFonts w:ascii="Times New Roman" w:hAnsi="Times New Roman" w:cs="Times New Roman"/>
                <w:color w:val="FF0000"/>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poi-3.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0C3540" w:rsidRDefault="008D0506" w:rsidP="008D0506">
            <w:pPr>
              <w:rPr>
                <w:rFonts w:ascii="Times New Roman" w:hAnsi="Times New Roman" w:cs="Times New Roman"/>
                <w:color w:val="FF0000"/>
                <w:sz w:val="20"/>
                <w:szCs w:val="20"/>
                <w:highlight w:val="green"/>
              </w:rPr>
            </w:pPr>
            <w:r w:rsidRPr="000C3540">
              <w:rPr>
                <w:rFonts w:ascii="Times New Roman" w:hAnsi="Times New Roman" w:cs="Times New Roman"/>
                <w:color w:val="FF0000"/>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0C3540" w:rsidRDefault="003677E2" w:rsidP="002B319B">
            <w:pPr>
              <w:rPr>
                <w:rFonts w:ascii="Times New Roman" w:hAnsi="Times New Roman" w:cs="Times New Roman"/>
                <w:color w:val="FF0000"/>
                <w:sz w:val="20"/>
                <w:szCs w:val="20"/>
              </w:rPr>
            </w:pPr>
            <w:r w:rsidRPr="000C3540">
              <w:rPr>
                <w:rFonts w:ascii="Times New Roman" w:hAnsi="Times New Roman" w:cs="Times New Roman"/>
                <w:color w:val="FF0000"/>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05BE8114" w14:textId="77777777" w:rsidR="00021864" w:rsidRPr="00021864" w:rsidRDefault="00043C84" w:rsidP="00021864">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021864" w:rsidRPr="00021864">
        <w:t>[1]</w:t>
      </w:r>
      <w:r w:rsidR="00021864" w:rsidRPr="00021864">
        <w:tab/>
        <w:t xml:space="preserve">I. Arora and A. Saha, “ELM and KELM based software defect prediction using feature selection techniques,” </w:t>
      </w:r>
      <w:r w:rsidR="00021864" w:rsidRPr="00021864">
        <w:rPr>
          <w:i/>
          <w:iCs/>
        </w:rPr>
        <w:t>Journal of Information and Optimization Sciences</w:t>
      </w:r>
      <w:r w:rsidR="00021864" w:rsidRPr="00021864">
        <w:t>, vol. 40, no. 5, pp. 1025–1045, Jul. 2019, doi: 10.1080/02522667.2019.1637999.</w:t>
      </w:r>
    </w:p>
    <w:p w14:paraId="786A89F8" w14:textId="77777777" w:rsidR="00021864" w:rsidRPr="00021864" w:rsidRDefault="00021864" w:rsidP="00021864">
      <w:pPr>
        <w:pStyle w:val="Bibliography"/>
      </w:pPr>
      <w:r w:rsidRPr="00021864">
        <w:t>[2]</w:t>
      </w:r>
      <w:r w:rsidRPr="00021864">
        <w:tab/>
        <w:t xml:space="preserve">M. Anbu and G. S. Anandha Mala, “Feature selection using firefly algorithm in software defect prediction,” </w:t>
      </w:r>
      <w:r w:rsidRPr="00021864">
        <w:rPr>
          <w:i/>
          <w:iCs/>
        </w:rPr>
        <w:t>Cluster Comput</w:t>
      </w:r>
      <w:r w:rsidRPr="00021864">
        <w:t>, vol. 22, no. 5, pp. 10925–10934, Sep. 2019, doi: 10.1007/s10586-017-1235-3.</w:t>
      </w:r>
    </w:p>
    <w:p w14:paraId="2A3BE7A8" w14:textId="77777777" w:rsidR="00021864" w:rsidRPr="00021864" w:rsidRDefault="00021864" w:rsidP="00021864">
      <w:pPr>
        <w:pStyle w:val="Bibliography"/>
      </w:pPr>
      <w:r w:rsidRPr="00021864">
        <w:t>[3]</w:t>
      </w:r>
      <w:r w:rsidRPr="00021864">
        <w:tab/>
        <w:t xml:space="preserve">R. A. Khurma, H. Alsawalqah, I. Aljarah, M. A. Elaziz, and R. Damaševičius, “An Enhanced Evolutionary Software Defect Prediction Method Using Island Moth Flame Optimization,” </w:t>
      </w:r>
      <w:r w:rsidRPr="00021864">
        <w:rPr>
          <w:i/>
          <w:iCs/>
        </w:rPr>
        <w:t>Mathematics</w:t>
      </w:r>
      <w:r w:rsidRPr="00021864">
        <w:t>, vol. 9, no. 15, Art. no. 15, Jan. 2021, doi: 10.3390/math9151722.</w:t>
      </w:r>
    </w:p>
    <w:p w14:paraId="5732D58C" w14:textId="77777777" w:rsidR="00021864" w:rsidRPr="00021864" w:rsidRDefault="00021864" w:rsidP="00021864">
      <w:pPr>
        <w:pStyle w:val="Bibliography"/>
      </w:pPr>
      <w:r w:rsidRPr="00021864">
        <w:t>[4]</w:t>
      </w:r>
      <w:r w:rsidRPr="00021864">
        <w:tab/>
        <w:t xml:space="preserve">W. Bi and F. Yu, “A Feature Selection Framework for Software Defect Prediction Using ISFLA,” </w:t>
      </w:r>
      <w:r w:rsidRPr="00021864">
        <w:rPr>
          <w:i/>
          <w:iCs/>
        </w:rPr>
        <w:t>IOP Conf. Ser.: Mater. Sci. Eng.</w:t>
      </w:r>
      <w:r w:rsidRPr="00021864">
        <w:t>, vol. 677, p. 052121, Dec. 2019, doi: 10.1088/1757-899X/677/5/052121.</w:t>
      </w:r>
    </w:p>
    <w:p w14:paraId="54373A91" w14:textId="77777777" w:rsidR="00021864" w:rsidRPr="00021864" w:rsidRDefault="00021864" w:rsidP="00021864">
      <w:pPr>
        <w:pStyle w:val="Bibliography"/>
      </w:pPr>
      <w:r w:rsidRPr="00021864">
        <w:t>[5]</w:t>
      </w:r>
      <w:r w:rsidRPr="00021864">
        <w:tab/>
        <w:t xml:space="preserve">D. Bowes, T. Hall, and J. Petrić, “Software defect prediction: do different classifiers find the same defects?,” </w:t>
      </w:r>
      <w:r w:rsidRPr="00021864">
        <w:rPr>
          <w:i/>
          <w:iCs/>
        </w:rPr>
        <w:t>Software Quality Journal</w:t>
      </w:r>
      <w:r w:rsidRPr="00021864">
        <w:t>, vol. 26, Jun. 2018, doi: 10.1007/s11219-016-9353-3.</w:t>
      </w:r>
    </w:p>
    <w:p w14:paraId="65CEBD4B" w14:textId="77777777" w:rsidR="00021864" w:rsidRPr="00021864" w:rsidRDefault="00021864" w:rsidP="00021864">
      <w:pPr>
        <w:pStyle w:val="Bibliography"/>
      </w:pPr>
      <w:r w:rsidRPr="00021864">
        <w:lastRenderedPageBreak/>
        <w:t>[6]</w:t>
      </w:r>
      <w:r w:rsidRPr="00021864">
        <w:tab/>
        <w:t xml:space="preserve">A. O. Balogun </w:t>
      </w:r>
      <w:r w:rsidRPr="00021864">
        <w:rPr>
          <w:i/>
          <w:iCs/>
        </w:rPr>
        <w:t>et al.</w:t>
      </w:r>
      <w:r w:rsidRPr="00021864">
        <w:t xml:space="preserve">, “Search-Based Wrapper Feature Selection Methods in Software Defect Prediction: An Empirical Analysis,” </w:t>
      </w:r>
      <w:r w:rsidRPr="00021864">
        <w:rPr>
          <w:i/>
          <w:iCs/>
        </w:rPr>
        <w:t>Advances in Intelligent Systems and Computing</w:t>
      </w:r>
      <w:r w:rsidRPr="00021864">
        <w:t>, vol. 1224 A, pp. 492–503, 2020.</w:t>
      </w:r>
    </w:p>
    <w:p w14:paraId="4740C04F" w14:textId="77777777" w:rsidR="00021864" w:rsidRPr="00021864" w:rsidRDefault="00021864" w:rsidP="00021864">
      <w:pPr>
        <w:pStyle w:val="Bibliography"/>
      </w:pPr>
      <w:r w:rsidRPr="00021864">
        <w:t>[7]</w:t>
      </w:r>
      <w:r w:rsidRPr="00021864">
        <w:tab/>
        <w:t xml:space="preserve">S. Goyal and P. K. Bhatia, “Software fault prediction using lion optimization algorithm,” </w:t>
      </w:r>
      <w:r w:rsidRPr="00021864">
        <w:rPr>
          <w:i/>
          <w:iCs/>
        </w:rPr>
        <w:t>Int. j. inf. tecnol.</w:t>
      </w:r>
      <w:r w:rsidRPr="00021864">
        <w:t>, Sep. 2021, doi: 10.1007/s41870-021-00804-w.</w:t>
      </w:r>
    </w:p>
    <w:p w14:paraId="1A1E7D47" w14:textId="77777777" w:rsidR="00021864" w:rsidRPr="00021864" w:rsidRDefault="00021864" w:rsidP="00021864">
      <w:pPr>
        <w:pStyle w:val="Bibliography"/>
      </w:pPr>
      <w:r w:rsidRPr="00021864">
        <w:t>[8]</w:t>
      </w:r>
      <w:r w:rsidRPr="00021864">
        <w:tab/>
        <w:t xml:space="preserve">M. Kondo, C. P. Bezemer, Y. Kamei, A. E. Hassan, and O. Mizuno, “The impact of feature reduction techniques on defect prediction models,” </w:t>
      </w:r>
      <w:r w:rsidRPr="00021864">
        <w:rPr>
          <w:i/>
          <w:iCs/>
        </w:rPr>
        <w:t>Empirical Software Engineering</w:t>
      </w:r>
      <w:r w:rsidRPr="00021864">
        <w:t>, vol. 24, no. 4, pp. 1925–1963, Aug. 2019, doi: 10.1007/s10664-018-9679-5.</w:t>
      </w:r>
    </w:p>
    <w:p w14:paraId="1EB8D9D2" w14:textId="77777777" w:rsidR="00021864" w:rsidRPr="00021864" w:rsidRDefault="00021864" w:rsidP="00021864">
      <w:pPr>
        <w:pStyle w:val="Bibliography"/>
      </w:pPr>
      <w:r w:rsidRPr="00021864">
        <w:t>[9]</w:t>
      </w:r>
      <w:r w:rsidRPr="00021864">
        <w:tab/>
        <w:t xml:space="preserve">R. Abu Khurma, I. Aljarah, and A. Sharieh, “A Simultaneous Moth Flame Optimizer Feature Selection Approach Based on Levy Flight and Selection Operators for Medical Diagnosis,” </w:t>
      </w:r>
      <w:r w:rsidRPr="00021864">
        <w:rPr>
          <w:i/>
          <w:iCs/>
        </w:rPr>
        <w:t>ARABIAN JOURNAL FOR SCIENCE AND ENGINEERING</w:t>
      </w:r>
      <w:r w:rsidRPr="00021864">
        <w:t>, Mar. 2021, doi: 10.1007/s13369-021-05478-x.</w:t>
      </w:r>
    </w:p>
    <w:p w14:paraId="34891CA4" w14:textId="77777777" w:rsidR="00021864" w:rsidRPr="00021864" w:rsidRDefault="00021864" w:rsidP="00021864">
      <w:pPr>
        <w:pStyle w:val="Bibliography"/>
      </w:pPr>
      <w:r w:rsidRPr="00021864">
        <w:t>[10]</w:t>
      </w:r>
      <w:r w:rsidRPr="00021864">
        <w:tab/>
        <w:t xml:space="preserve">S. Hosseini, B. Turhan, and M. Mäntylä, “A benchmark study on the effectiveness of search-based data selection and feature selection for cross project defect prediction,” </w:t>
      </w:r>
      <w:r w:rsidRPr="00021864">
        <w:rPr>
          <w:i/>
          <w:iCs/>
        </w:rPr>
        <w:t>Information and Software Technology</w:t>
      </w:r>
      <w:r w:rsidRPr="00021864">
        <w:t>, vol. 95, pp. 296–312, Mar. 2018, doi: 10.1016/j.infsof.2017.06.004.</w:t>
      </w:r>
    </w:p>
    <w:p w14:paraId="0B1C80C5" w14:textId="77777777" w:rsidR="00021864" w:rsidRPr="00021864" w:rsidRDefault="00021864" w:rsidP="00021864">
      <w:pPr>
        <w:pStyle w:val="Bibliography"/>
      </w:pPr>
      <w:r w:rsidRPr="00021864">
        <w:t>[11]</w:t>
      </w:r>
      <w:r w:rsidRPr="00021864">
        <w:tab/>
        <w:t xml:space="preserve">D. R. Ibrahim, R. Ghnemat, and A. Hudaib, “Software Defect Prediction using Feature Selection and Random Forest Algorithm,” in </w:t>
      </w:r>
      <w:r w:rsidRPr="00021864">
        <w:rPr>
          <w:i/>
          <w:iCs/>
        </w:rPr>
        <w:t>2017 International Conference on New Trends in Computing Sciences (ICTCS)</w:t>
      </w:r>
      <w:r w:rsidRPr="00021864">
        <w:t>, Oct. 2017, pp. 252–257. doi: 10.1109/ICTCS.2017.39.</w:t>
      </w:r>
    </w:p>
    <w:p w14:paraId="5F84BA17" w14:textId="77777777" w:rsidR="00021864" w:rsidRPr="00021864" w:rsidRDefault="00021864" w:rsidP="00021864">
      <w:pPr>
        <w:pStyle w:val="Bibliography"/>
      </w:pPr>
      <w:r w:rsidRPr="00021864">
        <w:t>[12]</w:t>
      </w:r>
      <w:r w:rsidRPr="00021864">
        <w:tab/>
        <w:t xml:space="preserve">D. Harekal and V. Suma, “Implication of Post Production Defects in Software Industries,” </w:t>
      </w:r>
      <w:r w:rsidRPr="00021864">
        <w:rPr>
          <w:i/>
          <w:iCs/>
        </w:rPr>
        <w:t>International Journal of Computer Applications</w:t>
      </w:r>
      <w:r w:rsidRPr="00021864">
        <w:t>, vol. 109, pp. 20–23, Jan. 2015, doi: 10.5120/19419-1032.</w:t>
      </w:r>
    </w:p>
    <w:p w14:paraId="01E3EADD" w14:textId="77777777" w:rsidR="00021864" w:rsidRPr="00021864" w:rsidRDefault="00021864" w:rsidP="00021864">
      <w:pPr>
        <w:pStyle w:val="Bibliography"/>
      </w:pPr>
      <w:r w:rsidRPr="00021864">
        <w:t>[13]</w:t>
      </w:r>
      <w:r w:rsidRPr="00021864">
        <w:tab/>
        <w:t xml:space="preserve">M. Kläs, H. Nakao, F. Elberzhager, and J. Münch, “Support planning and controlling of early quality assurance by combining expert judgment and defect data- A case study,” </w:t>
      </w:r>
      <w:r w:rsidRPr="00021864">
        <w:rPr>
          <w:i/>
          <w:iCs/>
        </w:rPr>
        <w:t>Empirical Software Engineering</w:t>
      </w:r>
      <w:r w:rsidRPr="00021864">
        <w:t>, vol. 15, pp. 423–454, Aug. 2010, doi: 10.1007/s10664-009-9112-1.</w:t>
      </w:r>
    </w:p>
    <w:p w14:paraId="1FB5BFFB" w14:textId="77777777" w:rsidR="00021864" w:rsidRPr="00021864" w:rsidRDefault="00021864" w:rsidP="00021864">
      <w:pPr>
        <w:pStyle w:val="Bibliography"/>
      </w:pPr>
      <w:r w:rsidRPr="00021864">
        <w:t>[14]</w:t>
      </w:r>
      <w:r w:rsidRPr="00021864">
        <w:tab/>
        <w:t xml:space="preserve">N. D. Singpurwalla, “Determining an Optimal Time Interval for Testing and Debugging Software,” </w:t>
      </w:r>
      <w:r w:rsidRPr="00021864">
        <w:rPr>
          <w:i/>
          <w:iCs/>
        </w:rPr>
        <w:t>IEEE TRANS SOFTWARE ENG</w:t>
      </w:r>
      <w:r w:rsidRPr="00021864">
        <w:t>, vol. 17, no. 4, pp. 313–319, Apr. 1991, doi: 10.1109/32.90431.</w:t>
      </w:r>
    </w:p>
    <w:p w14:paraId="1A92D3A9" w14:textId="77777777" w:rsidR="00021864" w:rsidRPr="00021864" w:rsidRDefault="00021864" w:rsidP="00021864">
      <w:pPr>
        <w:pStyle w:val="Bibliography"/>
      </w:pPr>
      <w:r w:rsidRPr="00021864">
        <w:t>[15]</w:t>
      </w:r>
      <w:r w:rsidRPr="00021864">
        <w:tab/>
        <w:t xml:space="preserve">R. Wahono, “A Systematic Literature Review of Software Defect Prediction: Research Trends, Datasets, Methods and Frameworks,” </w:t>
      </w:r>
      <w:r w:rsidRPr="00021864">
        <w:rPr>
          <w:i/>
          <w:iCs/>
        </w:rPr>
        <w:t>Journal of Software Engineering</w:t>
      </w:r>
      <w:r w:rsidRPr="00021864">
        <w:t>, vol. 1, May 2015.</w:t>
      </w:r>
    </w:p>
    <w:p w14:paraId="0DCEABDA" w14:textId="77777777" w:rsidR="00021864" w:rsidRPr="00021864" w:rsidRDefault="00021864" w:rsidP="00021864">
      <w:pPr>
        <w:pStyle w:val="Bibliography"/>
      </w:pPr>
      <w:r w:rsidRPr="00021864">
        <w:t>[16]</w:t>
      </w:r>
      <w:r w:rsidRPr="00021864">
        <w:tab/>
        <w:t xml:space="preserve">M. Mafarja </w:t>
      </w:r>
      <w:r w:rsidRPr="00021864">
        <w:rPr>
          <w:i/>
          <w:iCs/>
        </w:rPr>
        <w:t>et al.</w:t>
      </w:r>
      <w:r w:rsidRPr="00021864">
        <w:t xml:space="preserve">, “Binary dragonfly optimization for feature selection using time-varying transfer functions,” </w:t>
      </w:r>
      <w:r w:rsidRPr="00021864">
        <w:rPr>
          <w:i/>
          <w:iCs/>
        </w:rPr>
        <w:t>Knowledge-Based Systems</w:t>
      </w:r>
      <w:r w:rsidRPr="00021864">
        <w:t>, vol. 161, pp. 185–204, Dec. 2018, doi: 10.1016/j.knosys.2018.08.003.</w:t>
      </w:r>
    </w:p>
    <w:p w14:paraId="4CA3792D" w14:textId="77777777" w:rsidR="00021864" w:rsidRPr="00021864" w:rsidRDefault="00021864" w:rsidP="00021864">
      <w:pPr>
        <w:pStyle w:val="Bibliography"/>
      </w:pPr>
      <w:r w:rsidRPr="00021864">
        <w:t>[17]</w:t>
      </w:r>
      <w:r w:rsidRPr="00021864">
        <w:tab/>
        <w:t xml:space="preserve">T. Thaher and N. Arman, “Efficient Multi-Swarm Binary Harris Hawks Optimization as a Feature Selection Approach for Software Fault Prediction,” in </w:t>
      </w:r>
      <w:r w:rsidRPr="00021864">
        <w:rPr>
          <w:i/>
          <w:iCs/>
        </w:rPr>
        <w:t>2020 11th International Conference on Information and Communication Systems (ICICS)</w:t>
      </w:r>
      <w:r w:rsidRPr="00021864">
        <w:t>, Apr. 2020, pp. 249–254. doi: 10.1109/ICICS49469.2020.239557.</w:t>
      </w:r>
    </w:p>
    <w:p w14:paraId="366C88EB" w14:textId="77777777" w:rsidR="00021864" w:rsidRPr="00021864" w:rsidRDefault="00021864" w:rsidP="00021864">
      <w:pPr>
        <w:pStyle w:val="Bibliography"/>
      </w:pPr>
      <w:r w:rsidRPr="00021864">
        <w:t>[18]</w:t>
      </w:r>
      <w:r w:rsidRPr="00021864">
        <w:tab/>
        <w:t xml:space="preserve">I. Guyon and A. Elisseeff, “An Introduction to Variable and Feature Selection,” </w:t>
      </w:r>
      <w:r w:rsidRPr="00021864">
        <w:rPr>
          <w:i/>
          <w:iCs/>
        </w:rPr>
        <w:t>Journal of Machine Learning Research</w:t>
      </w:r>
      <w:r w:rsidRPr="00021864">
        <w:t>, vol. 3, no. Mar, pp. 1157–1182, 2003.</w:t>
      </w:r>
    </w:p>
    <w:p w14:paraId="7CCD637A" w14:textId="77777777" w:rsidR="00021864" w:rsidRPr="00021864" w:rsidRDefault="00021864" w:rsidP="00021864">
      <w:pPr>
        <w:pStyle w:val="Bibliography"/>
      </w:pPr>
      <w:r w:rsidRPr="00021864">
        <w:t>[19]</w:t>
      </w:r>
      <w:r w:rsidRPr="00021864">
        <w:tab/>
        <w:t>M. A., A. Balogun, H. Mojeed, and E. Ayobami, “Wrapper Feature Selection based Heterogeneous Classifiers for Software Defect Prediction,” pp. 1–11, Feb. 2019.</w:t>
      </w:r>
    </w:p>
    <w:p w14:paraId="6E6E43CB" w14:textId="77777777" w:rsidR="00021864" w:rsidRPr="00021864" w:rsidRDefault="00021864" w:rsidP="00021864">
      <w:pPr>
        <w:pStyle w:val="Bibliography"/>
      </w:pPr>
      <w:r w:rsidRPr="00021864">
        <w:t>[20]</w:t>
      </w:r>
      <w:r w:rsidRPr="00021864">
        <w:tab/>
        <w:t xml:space="preserve">Z. Xu, J. Liu, Z. Yang, G. An, and X. Jia, “The Impact of Feature Selection on Defect Prediction Performance: An Empirical Comparison,” in </w:t>
      </w:r>
      <w:r w:rsidRPr="00021864">
        <w:rPr>
          <w:i/>
          <w:iCs/>
        </w:rPr>
        <w:t>2016 IEEE 27th International Symposium on Software Reliability Engineering (ISSRE)</w:t>
      </w:r>
      <w:r w:rsidRPr="00021864">
        <w:t>, Oct. 2016, pp. 309–320. doi: 10.1109/ISSRE.2016.13.</w:t>
      </w:r>
    </w:p>
    <w:p w14:paraId="172BA1FC" w14:textId="77777777" w:rsidR="00021864" w:rsidRPr="00021864" w:rsidRDefault="00021864" w:rsidP="00021864">
      <w:pPr>
        <w:pStyle w:val="Bibliography"/>
      </w:pPr>
      <w:r w:rsidRPr="00021864">
        <w:t>[21]</w:t>
      </w:r>
      <w:r w:rsidRPr="00021864">
        <w:tab/>
        <w:t xml:space="preserve">B. Ghotra, S. McIntosh, and A. E. Hassan, “A Large-Scale Study of the Impact of Feature Selection Techniques on Defect Classification Models,” in </w:t>
      </w:r>
      <w:r w:rsidRPr="00021864">
        <w:rPr>
          <w:i/>
          <w:iCs/>
        </w:rPr>
        <w:t>2017 IEEE/ACM 14th International Conference on Mining Software Repositories (MSR)</w:t>
      </w:r>
      <w:r w:rsidRPr="00021864">
        <w:t>, May 2017, pp. 146–157. doi: 10.1109/MSR.2017.18.</w:t>
      </w:r>
    </w:p>
    <w:p w14:paraId="7FF1EEED" w14:textId="77777777" w:rsidR="00021864" w:rsidRPr="00021864" w:rsidRDefault="00021864" w:rsidP="00021864">
      <w:pPr>
        <w:pStyle w:val="Bibliography"/>
      </w:pPr>
      <w:r w:rsidRPr="00021864">
        <w:t>[22]</w:t>
      </w:r>
      <w:r w:rsidRPr="00021864">
        <w:tab/>
        <w:t xml:space="preserve">S. Biswas, M. Bordoloi, and B. Purkayastha, “Review on Feature Selection and Classification using Neuro-Fuzzy Approaches,” </w:t>
      </w:r>
      <w:r w:rsidRPr="00021864">
        <w:rPr>
          <w:i/>
          <w:iCs/>
        </w:rPr>
        <w:t>International Journal of Applied Evolutionary Computation</w:t>
      </w:r>
      <w:r w:rsidRPr="00021864">
        <w:t>, vol. 7, pp. 28–44, Oct. 2016, doi: 10.4018/IJAEC.2016100102.</w:t>
      </w:r>
    </w:p>
    <w:p w14:paraId="7F67E4A4" w14:textId="77777777" w:rsidR="00021864" w:rsidRPr="00021864" w:rsidRDefault="00021864" w:rsidP="00021864">
      <w:pPr>
        <w:pStyle w:val="Bibliography"/>
      </w:pPr>
      <w:r w:rsidRPr="00021864">
        <w:t>[23]</w:t>
      </w:r>
      <w:r w:rsidRPr="00021864">
        <w:tab/>
        <w:t xml:space="preserve">H. Can, X. Jianchun, Z. Ruide, L. Juelong, Y. Qiliang, and X. Liqiang, “A new model for software defect prediction using Particle Swarm Optimization and support vector machine,” in </w:t>
      </w:r>
      <w:r w:rsidRPr="00021864">
        <w:rPr>
          <w:i/>
          <w:iCs/>
        </w:rPr>
        <w:t>2013 25th Chinese Control and Decision Conference (CCDC)</w:t>
      </w:r>
      <w:r w:rsidRPr="00021864">
        <w:t>, May 2013, pp. 4106–4110. doi: 10.1109/CCDC.2013.6561670.</w:t>
      </w:r>
    </w:p>
    <w:p w14:paraId="4FBB732B" w14:textId="77777777" w:rsidR="00021864" w:rsidRPr="00021864" w:rsidRDefault="00021864" w:rsidP="00021864">
      <w:pPr>
        <w:pStyle w:val="Bibliography"/>
      </w:pPr>
      <w:r w:rsidRPr="00021864">
        <w:t>[24]</w:t>
      </w:r>
      <w:r w:rsidRPr="00021864">
        <w:tab/>
        <w:t xml:space="preserve">J. Kennedy and R. Eberhart, “Particle swarm optimization,” in </w:t>
      </w:r>
      <w:r w:rsidRPr="00021864">
        <w:rPr>
          <w:i/>
          <w:iCs/>
        </w:rPr>
        <w:t>Proceedings of ICNN’95 - International Conference on Neural Networks</w:t>
      </w:r>
      <w:r w:rsidRPr="00021864">
        <w:t>, Perth, WA, Australia, 1995, vol. 4, pp. 1942–1948. doi: 10.1109/ICNN.1995.488968.</w:t>
      </w:r>
    </w:p>
    <w:p w14:paraId="653E21BE" w14:textId="77777777" w:rsidR="00021864" w:rsidRPr="00021864" w:rsidRDefault="00021864" w:rsidP="00021864">
      <w:pPr>
        <w:pStyle w:val="Bibliography"/>
      </w:pPr>
      <w:r w:rsidRPr="00021864">
        <w:t>[25]</w:t>
      </w:r>
      <w:r w:rsidRPr="00021864">
        <w:tab/>
        <w:t xml:space="preserve">J. Kennedy and R. C. Eberhart, “A discrete binary version of the particle swarm algorithm,” in </w:t>
      </w:r>
      <w:r w:rsidRPr="00021864">
        <w:rPr>
          <w:i/>
          <w:iCs/>
        </w:rPr>
        <w:t>Computational Cybernetics and Simulation 1997 IEEE International Conference on Systems, Man, and Cybernetics</w:t>
      </w:r>
      <w:r w:rsidRPr="00021864">
        <w:t>, Oct. 1997, vol. 5, pp. 4104–4108 vol.5. doi: 10.1109/ICSMC.1997.637339.</w:t>
      </w:r>
    </w:p>
    <w:p w14:paraId="1BA17029" w14:textId="77777777" w:rsidR="00021864" w:rsidRPr="00021864" w:rsidRDefault="00021864" w:rsidP="00021864">
      <w:pPr>
        <w:pStyle w:val="Bibliography"/>
      </w:pPr>
      <w:r w:rsidRPr="00021864">
        <w:lastRenderedPageBreak/>
        <w:t>[26]</w:t>
      </w:r>
      <w:r w:rsidRPr="00021864">
        <w:tab/>
        <w:t xml:space="preserve">J. Too, A. R. Abdullah, and N. Mohd Saad, “A New Co-Evolution Binary Particle Swarm Optimization with Multiple Inertia Weight Strategy for Feature Selection,” </w:t>
      </w:r>
      <w:r w:rsidRPr="00021864">
        <w:rPr>
          <w:i/>
          <w:iCs/>
        </w:rPr>
        <w:t>Informatics</w:t>
      </w:r>
      <w:r w:rsidRPr="00021864">
        <w:t>, vol. 6, no. 2, Art. no. 2, Jun. 2019, doi: 10.3390/informatics6020021.</w:t>
      </w:r>
    </w:p>
    <w:p w14:paraId="1B588B38" w14:textId="77777777" w:rsidR="00021864" w:rsidRPr="00021864" w:rsidRDefault="00021864" w:rsidP="00021864">
      <w:pPr>
        <w:pStyle w:val="Bibliography"/>
      </w:pPr>
      <w:r w:rsidRPr="00021864">
        <w:t>[27]</w:t>
      </w:r>
      <w:r w:rsidRPr="00021864">
        <w:tab/>
        <w:t xml:space="preserve">L.-Y. Chuang, H.-W. Chang, C.-J. Tu, and C.-H. Yang, “Improved binary PSO for feature selection using gene expression data,” </w:t>
      </w:r>
      <w:r w:rsidRPr="00021864">
        <w:rPr>
          <w:i/>
          <w:iCs/>
        </w:rPr>
        <w:t>Comput Biol Chem</w:t>
      </w:r>
      <w:r w:rsidRPr="00021864">
        <w:t>, vol. 32, no. 1, pp. 29–37, Feb. 2008, doi: 10.1016/j.compbiolchem.2007.09.005.</w:t>
      </w:r>
    </w:p>
    <w:p w14:paraId="2EE1B145" w14:textId="77777777" w:rsidR="00021864" w:rsidRPr="00021864" w:rsidRDefault="00021864" w:rsidP="00021864">
      <w:pPr>
        <w:pStyle w:val="Bibliography"/>
      </w:pPr>
      <w:r w:rsidRPr="00021864">
        <w:t>[28]</w:t>
      </w:r>
      <w:r w:rsidRPr="00021864">
        <w:tab/>
        <w:t xml:space="preserve">B. Nguyen, B. Xue, P. Andreae, and M. Zhang, “A New Binary Particle Swarm Optimization Approach: Momentum and Dynamic Balance Between Exploration and Exploitation,” </w:t>
      </w:r>
      <w:r w:rsidRPr="00021864">
        <w:rPr>
          <w:i/>
          <w:iCs/>
        </w:rPr>
        <w:t>IEEE Transactions on Cybernetics</w:t>
      </w:r>
      <w:r w:rsidRPr="00021864">
        <w:t>, vol. PP, pp. 1–15, Oct. 2019, doi: 10.1109/TCYB.2019.2944141.</w:t>
      </w:r>
    </w:p>
    <w:p w14:paraId="235A7A50" w14:textId="77777777" w:rsidR="00021864" w:rsidRPr="00021864" w:rsidRDefault="00021864" w:rsidP="00021864">
      <w:pPr>
        <w:pStyle w:val="Bibliography"/>
      </w:pPr>
      <w:r w:rsidRPr="00021864">
        <w:t>[29]</w:t>
      </w:r>
      <w:r w:rsidRPr="00021864">
        <w:tab/>
        <w:t xml:space="preserve">E. Erturk and E. A. Sezer, “A comparison of some soft computing methods for software fault prediction,” </w:t>
      </w:r>
      <w:r w:rsidRPr="00021864">
        <w:rPr>
          <w:i/>
          <w:iCs/>
        </w:rPr>
        <w:t>Expert Systems with Applications</w:t>
      </w:r>
      <w:r w:rsidRPr="00021864">
        <w:t>, vol. 42, no. 4, pp. 1872–1879, Mar. 2015, doi: 10.1016/j.eswa.2014.10.025.</w:t>
      </w:r>
    </w:p>
    <w:p w14:paraId="61130529" w14:textId="77777777" w:rsidR="00021864" w:rsidRPr="00021864" w:rsidRDefault="00021864" w:rsidP="00021864">
      <w:pPr>
        <w:pStyle w:val="Bibliography"/>
      </w:pPr>
      <w:r w:rsidRPr="00021864">
        <w:t>[30]</w:t>
      </w:r>
      <w:r w:rsidRPr="00021864">
        <w:tab/>
        <w:t xml:space="preserve">R. S. Wahono and N. Suryana, “Combining Particle Swarm Optimization based Feature Selection and Bagging Technique for Software Defect Prediction,” </w:t>
      </w:r>
      <w:r w:rsidRPr="00021864">
        <w:rPr>
          <w:i/>
          <w:iCs/>
        </w:rPr>
        <w:t>International Journal of Software Engineering and Its Applications</w:t>
      </w:r>
      <w:r w:rsidRPr="00021864">
        <w:t>, p. 14, 2013.</w:t>
      </w:r>
    </w:p>
    <w:p w14:paraId="31B9D548" w14:textId="77777777" w:rsidR="00021864" w:rsidRPr="00021864" w:rsidRDefault="00021864" w:rsidP="00021864">
      <w:pPr>
        <w:pStyle w:val="Bibliography"/>
      </w:pPr>
      <w:r w:rsidRPr="00021864">
        <w:t>[31]</w:t>
      </w:r>
      <w:r w:rsidRPr="00021864">
        <w:tab/>
        <w:t xml:space="preserve">R. Wahono, N. Suryana, and S. Ahmad, “Metaheuristic Optimization based Feature Selection for Software Defect Prediction,” </w:t>
      </w:r>
      <w:r w:rsidRPr="00021864">
        <w:rPr>
          <w:i/>
          <w:iCs/>
        </w:rPr>
        <w:t>Journal of Software</w:t>
      </w:r>
      <w:r w:rsidRPr="00021864">
        <w:t>, vol. 9, pp. 1324–1333, May 2014, doi: 10.4304/jsw.9.5.1324-1333.</w:t>
      </w:r>
    </w:p>
    <w:p w14:paraId="4137E766" w14:textId="77777777" w:rsidR="00021864" w:rsidRPr="00021864" w:rsidRDefault="00021864" w:rsidP="00021864">
      <w:pPr>
        <w:pStyle w:val="Bibliography"/>
      </w:pPr>
      <w:r w:rsidRPr="00021864">
        <w:t>[32]</w:t>
      </w:r>
      <w:r w:rsidRPr="00021864">
        <w:tab/>
        <w:t xml:space="preserve">R. Malhotra, N. Nishant, S. Gurha, and V. Rathi, “Application of Particle Swarm Optimization for Software Defect Prediction Using Object Oriented Metrics,” in </w:t>
      </w:r>
      <w:r w:rsidRPr="00021864">
        <w:rPr>
          <w:i/>
          <w:iCs/>
        </w:rPr>
        <w:t>2021 11th International Conference on Cloud Computing, Data Science Engineering (Confluence)</w:t>
      </w:r>
      <w:r w:rsidRPr="00021864">
        <w:t>, Jan. 2021, pp. 88–93. doi: 10.1109/Confluence51648.2021.9377116.</w:t>
      </w:r>
    </w:p>
    <w:p w14:paraId="18B50F65" w14:textId="77777777" w:rsidR="00021864" w:rsidRPr="00021864" w:rsidRDefault="00021864" w:rsidP="00021864">
      <w:pPr>
        <w:pStyle w:val="Bibliography"/>
      </w:pPr>
      <w:r w:rsidRPr="00021864">
        <w:t>[33]</w:t>
      </w:r>
      <w:r w:rsidRPr="00021864">
        <w:tab/>
        <w:t xml:space="preserve">M. Shepperd, Q. Song, Z. Sun, and C. Mair, “Data Quality: Some Comments on the NASA Software Defect Datasets,” </w:t>
      </w:r>
      <w:r w:rsidRPr="00021864">
        <w:rPr>
          <w:i/>
          <w:iCs/>
        </w:rPr>
        <w:t>IIEEE Trans. Software Eng.</w:t>
      </w:r>
      <w:r w:rsidRPr="00021864">
        <w:t>, vol. 39, no. 9, pp. 1208–1215, Sep. 2013, doi: 10.1109/TSE.2013.11.</w:t>
      </w:r>
    </w:p>
    <w:p w14:paraId="751C5946" w14:textId="77777777" w:rsidR="00021864" w:rsidRPr="00021864" w:rsidRDefault="00021864" w:rsidP="00021864">
      <w:pPr>
        <w:pStyle w:val="Bibliography"/>
      </w:pPr>
      <w:r w:rsidRPr="00021864">
        <w:t>[34]</w:t>
      </w:r>
      <w:r w:rsidRPr="00021864">
        <w:tab/>
        <w:t xml:space="preserve">M. N. M. Salleh </w:t>
      </w:r>
      <w:r w:rsidRPr="00021864">
        <w:rPr>
          <w:i/>
          <w:iCs/>
        </w:rPr>
        <w:t>et al.</w:t>
      </w:r>
      <w:r w:rsidRPr="00021864">
        <w:t xml:space="preserve">, “Exploration and Exploitation Measurement in Swarm-Based Metaheuristic Algorithms: An Empirical Analysis,” in </w:t>
      </w:r>
      <w:r w:rsidRPr="00021864">
        <w:rPr>
          <w:i/>
          <w:iCs/>
        </w:rPr>
        <w:t>Recent Advances on Soft Computing and Data Mining</w:t>
      </w:r>
      <w:r w:rsidRPr="00021864">
        <w:t>, vol. 700, R. Ghazali, M. M. Deris, N. M. Nawi, and J. H. Abawajy, Eds. Cham: Springer International Publishing, 2018, pp. 24–32. doi: 10.1007/978-3-319-72550-5_3.</w:t>
      </w:r>
    </w:p>
    <w:p w14:paraId="451DAEC1" w14:textId="3646AD3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7"/>
      <w:footerReference w:type="default" r:id="rId18"/>
      <w:headerReference w:type="first" r:id="rId19"/>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6EF16" w14:textId="77777777" w:rsidR="00D4474D" w:rsidRDefault="00D4474D" w:rsidP="009E2D58">
      <w:pPr>
        <w:spacing w:line="240" w:lineRule="auto"/>
      </w:pPr>
      <w:r>
        <w:separator/>
      </w:r>
    </w:p>
  </w:endnote>
  <w:endnote w:type="continuationSeparator" w:id="0">
    <w:p w14:paraId="747D3678" w14:textId="77777777" w:rsidR="00D4474D" w:rsidRDefault="00D4474D" w:rsidP="009E2D58">
      <w:pPr>
        <w:spacing w:line="240" w:lineRule="auto"/>
      </w:pPr>
      <w:r>
        <w:continuationSeparator/>
      </w:r>
    </w:p>
  </w:endnote>
  <w:endnote w:type="continuationNotice" w:id="1">
    <w:p w14:paraId="40D8ED7A" w14:textId="77777777" w:rsidR="00D4474D" w:rsidRDefault="00D4474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754DC" w14:textId="77777777" w:rsidR="00D4474D" w:rsidRDefault="00D4474D" w:rsidP="009E2D58">
      <w:pPr>
        <w:spacing w:line="240" w:lineRule="auto"/>
      </w:pPr>
      <w:r>
        <w:separator/>
      </w:r>
    </w:p>
  </w:footnote>
  <w:footnote w:type="continuationSeparator" w:id="0">
    <w:p w14:paraId="5B21268A" w14:textId="77777777" w:rsidR="00D4474D" w:rsidRDefault="00D4474D" w:rsidP="009E2D58">
      <w:pPr>
        <w:spacing w:line="240" w:lineRule="auto"/>
      </w:pPr>
      <w:r>
        <w:continuationSeparator/>
      </w:r>
    </w:p>
  </w:footnote>
  <w:footnote w:type="continuationNotice" w:id="1">
    <w:p w14:paraId="5305C608" w14:textId="77777777" w:rsidR="00D4474D" w:rsidRDefault="00D4474D">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kFAKFfGOktAAAA"/>
  </w:docVars>
  <w:rsids>
    <w:rsidRoot w:val="003677E2"/>
    <w:rsid w:val="00000B5E"/>
    <w:rsid w:val="00002ABE"/>
    <w:rsid w:val="00014773"/>
    <w:rsid w:val="000149C8"/>
    <w:rsid w:val="00021864"/>
    <w:rsid w:val="00026FE4"/>
    <w:rsid w:val="00031E81"/>
    <w:rsid w:val="0003252F"/>
    <w:rsid w:val="00040984"/>
    <w:rsid w:val="00040ECA"/>
    <w:rsid w:val="00043C84"/>
    <w:rsid w:val="000443EA"/>
    <w:rsid w:val="000458C1"/>
    <w:rsid w:val="0005309E"/>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5734"/>
    <w:rsid w:val="001B4872"/>
    <w:rsid w:val="001C17E9"/>
    <w:rsid w:val="001C4645"/>
    <w:rsid w:val="001D1CDE"/>
    <w:rsid w:val="001E5021"/>
    <w:rsid w:val="001E5B86"/>
    <w:rsid w:val="001F06B7"/>
    <w:rsid w:val="001F75CD"/>
    <w:rsid w:val="001F7CFD"/>
    <w:rsid w:val="002038BC"/>
    <w:rsid w:val="00213CC3"/>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FB0"/>
    <w:rsid w:val="004068BC"/>
    <w:rsid w:val="004143F7"/>
    <w:rsid w:val="00415031"/>
    <w:rsid w:val="00420F7F"/>
    <w:rsid w:val="00423B7B"/>
    <w:rsid w:val="00430C0A"/>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C1792"/>
    <w:rsid w:val="00AD0E8D"/>
    <w:rsid w:val="00AD2225"/>
    <w:rsid w:val="00AE20BD"/>
    <w:rsid w:val="00AF175C"/>
    <w:rsid w:val="00AF2B7C"/>
    <w:rsid w:val="00AF42D1"/>
    <w:rsid w:val="00B01AF8"/>
    <w:rsid w:val="00B13840"/>
    <w:rsid w:val="00B200BA"/>
    <w:rsid w:val="00B224B7"/>
    <w:rsid w:val="00B24F61"/>
    <w:rsid w:val="00B522CC"/>
    <w:rsid w:val="00B55081"/>
    <w:rsid w:val="00B72E54"/>
    <w:rsid w:val="00B744A3"/>
    <w:rsid w:val="00B76098"/>
    <w:rsid w:val="00B76C5D"/>
    <w:rsid w:val="00B80305"/>
    <w:rsid w:val="00B83C95"/>
    <w:rsid w:val="00B85030"/>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24F32"/>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240F-4C40-B43A-28B167891FD7}"/>
            </c:ext>
          </c:extLst>
        </c:ser>
        <c:ser>
          <c:idx val="1"/>
          <c:order val="1"/>
          <c:tx>
            <c:strRef>
              <c:f>'AVG graphs '!$A$5</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240F-4C40-B43A-28B167891FD7}"/>
            </c:ext>
          </c:extLst>
        </c:ser>
        <c:ser>
          <c:idx val="2"/>
          <c:order val="2"/>
          <c:tx>
            <c:strRef>
              <c:f>'AVG graphs '!$A$6</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240F-4C40-B43A-28B167891FD7}"/>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F3C6-4081-A9C7-60A8CD9E4699}"/>
            </c:ext>
          </c:extLst>
        </c:ser>
        <c:ser>
          <c:idx val="1"/>
          <c:order val="1"/>
          <c:tx>
            <c:strRef>
              <c:f>'AVG graphs '!$A$18</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F3C6-4081-A9C7-60A8CD9E4699}"/>
            </c:ext>
          </c:extLst>
        </c:ser>
        <c:ser>
          <c:idx val="2"/>
          <c:order val="2"/>
          <c:tx>
            <c:strRef>
              <c:f>'AVG graphs '!$A$19</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F3C6-4081-A9C7-60A8CD9E4699}"/>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0771-482E-99DF-DC50513F77F8}"/>
            </c:ext>
          </c:extLst>
        </c:ser>
        <c:ser>
          <c:idx val="1"/>
          <c:order val="1"/>
          <c:tx>
            <c:strRef>
              <c:f>'AVG graphs '!$A$29</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0771-482E-99DF-DC50513F77F8}"/>
            </c:ext>
          </c:extLst>
        </c:ser>
        <c:ser>
          <c:idx val="2"/>
          <c:order val="2"/>
          <c:tx>
            <c:strRef>
              <c:f>'AVG graphs '!$A$30</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0771-482E-99DF-DC50513F77F8}"/>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BB11-40E4-AC5D-21E4E102E549}"/>
            </c:ext>
          </c:extLst>
        </c:ser>
        <c:ser>
          <c:idx val="1"/>
          <c:order val="1"/>
          <c:tx>
            <c:strRef>
              <c:f>'AVG graphs '!$A$4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BB11-40E4-AC5D-21E4E102E549}"/>
            </c:ext>
          </c:extLst>
        </c:ser>
        <c:ser>
          <c:idx val="2"/>
          <c:order val="2"/>
          <c:tx>
            <c:strRef>
              <c:f>'AVG graphs '!$A$45</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BB11-40E4-AC5D-21E4E102E549}"/>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DF06-429C-8B6A-E6808BC7F394}"/>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DF06-429C-8B6A-E6808BC7F394}"/>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DF06-429C-8B6A-E6808BC7F394}"/>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9821-41E2-93B1-4B07E65B6236}"/>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9821-41E2-93B1-4B07E65B6236}"/>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9821-41E2-93B1-4B07E65B6236}"/>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1CAE-4E5E-AF8F-3F0598DF4883}"/>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1CAE-4E5E-AF8F-3F0598DF4883}"/>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1CAE-4E5E-AF8F-3F0598DF4883}"/>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389E6-DA46-4EFE-894F-E55C518F0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5</Pages>
  <Words>28047</Words>
  <Characters>159872</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3</cp:revision>
  <cp:lastPrinted>2016-06-17T10:15:00Z</cp:lastPrinted>
  <dcterms:created xsi:type="dcterms:W3CDTF">2021-12-10T11:42:00Z</dcterms:created>
  <dcterms:modified xsi:type="dcterms:W3CDTF">2021-12-10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qjTRPEL"/&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